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22EEB2" w14:textId="236B6BF6" w:rsidR="007321C9" w:rsidRPr="00894AD6" w:rsidRDefault="00096E34" w:rsidP="00894AD6">
      <w:pPr>
        <w:rPr>
          <w:rFonts w:eastAsia="Times"/>
        </w:rPr>
      </w:pPr>
      <w:r w:rsidRPr="00894AD6">
        <w:rPr>
          <w:rFonts w:eastAsia="Times"/>
        </w:rPr>
        <w:t xml:space="preserve">Supplemental file </w:t>
      </w:r>
      <w:r w:rsidR="00894AD6">
        <w:t>1</w:t>
      </w:r>
      <w:r w:rsidRPr="00894AD6">
        <w:rPr>
          <w:rFonts w:eastAsia="Times"/>
        </w:rPr>
        <w:t xml:space="preserve">: </w:t>
      </w:r>
      <w:r w:rsidR="009F6627" w:rsidRPr="00894AD6">
        <w:rPr>
          <w:rFonts w:eastAsia="Times"/>
        </w:rPr>
        <w:t xml:space="preserve">Supplementary Experimental Materials </w:t>
      </w:r>
    </w:p>
    <w:p w14:paraId="6F2C1082" w14:textId="77777777" w:rsidR="007321C9" w:rsidRPr="00894AD6" w:rsidRDefault="007321C9" w:rsidP="00894AD6">
      <w:pPr>
        <w:rPr>
          <w:rFonts w:eastAsia="Times"/>
        </w:rPr>
      </w:pPr>
    </w:p>
    <w:p w14:paraId="408CB6BF" w14:textId="589F46EA" w:rsidR="00894AD6" w:rsidRPr="00894AD6" w:rsidRDefault="00C36D06" w:rsidP="00894AD6">
      <w:pPr>
        <w:rPr>
          <w:rFonts w:eastAsia="Times"/>
        </w:rPr>
      </w:pPr>
      <w:r>
        <w:rPr>
          <w:rFonts w:eastAsia="Times"/>
        </w:rPr>
        <w:t xml:space="preserve">Table 1: </w:t>
      </w:r>
      <w:r w:rsidR="009F6627" w:rsidRPr="00894AD6">
        <w:rPr>
          <w:rFonts w:eastAsia="Times"/>
        </w:rPr>
        <w:t>Yeast strains used in this study</w:t>
      </w:r>
    </w:p>
    <w:tbl>
      <w:tblPr>
        <w:tblW w:w="9776" w:type="dxa"/>
        <w:jc w:val="center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959"/>
        <w:gridCol w:w="5516"/>
        <w:gridCol w:w="2172"/>
        <w:gridCol w:w="1129"/>
      </w:tblGrid>
      <w:tr w:rsidR="00AC2A5A" w:rsidRPr="00894AD6" w14:paraId="7CE0D0AB" w14:textId="77777777" w:rsidTr="000C31DD">
        <w:trPr>
          <w:trHeight w:val="171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C84BE9" w14:textId="77777777" w:rsidR="007321C9" w:rsidRPr="00EC4EA4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EC4EA4">
              <w:rPr>
                <w:rFonts w:eastAsia="Times"/>
                <w:b/>
                <w:bCs/>
                <w:sz w:val="16"/>
                <w:szCs w:val="16"/>
              </w:rPr>
              <w:t>Strains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D1504D5" w14:textId="77777777" w:rsidR="007321C9" w:rsidRPr="00EC4EA4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EC4EA4">
              <w:rPr>
                <w:rFonts w:eastAsia="Times"/>
                <w:b/>
                <w:bCs/>
                <w:sz w:val="16"/>
                <w:szCs w:val="16"/>
              </w:rPr>
              <w:t>Genotype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A673B65" w14:textId="77777777" w:rsidR="007321C9" w:rsidRPr="00EC4EA4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EC4EA4">
              <w:rPr>
                <w:rFonts w:eastAsia="Times"/>
                <w:b/>
                <w:bCs/>
                <w:sz w:val="16"/>
                <w:szCs w:val="16"/>
              </w:rPr>
              <w:t>Use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55E4744" w14:textId="77777777" w:rsidR="007321C9" w:rsidRPr="00EC4EA4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EC4EA4">
              <w:rPr>
                <w:rFonts w:eastAsia="Times"/>
                <w:b/>
                <w:bCs/>
                <w:sz w:val="16"/>
                <w:szCs w:val="16"/>
              </w:rPr>
              <w:t>Source</w:t>
            </w:r>
          </w:p>
        </w:tc>
      </w:tr>
      <w:tr w:rsidR="00AC2A5A" w:rsidRPr="00894AD6" w14:paraId="27230DF9" w14:textId="77777777" w:rsidTr="000C31DD">
        <w:trPr>
          <w:trHeight w:val="1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7B22F93" w14:textId="77777777" w:rsidR="007321C9" w:rsidRPr="00EC4EA4" w:rsidRDefault="009F6627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SEY6210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D7F331" w14:textId="0B093DB6" w:rsidR="007321C9" w:rsidRPr="00EC4EA4" w:rsidRDefault="009F6627" w:rsidP="00894AD6">
            <w:pPr>
              <w:rPr>
                <w:i/>
                <w:iCs/>
                <w:sz w:val="16"/>
                <w:szCs w:val="16"/>
              </w:rPr>
            </w:pPr>
            <w:r w:rsidRPr="00EC4EA4">
              <w:rPr>
                <w:rFonts w:eastAsia="Times"/>
                <w:i/>
                <w:iCs/>
                <w:sz w:val="16"/>
                <w:szCs w:val="16"/>
              </w:rPr>
              <w:t>MATα, leu2-3,112 ura3-52 his3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>200 trp1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>901 lys2-801 suc2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 xml:space="preserve">9 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C998202" w14:textId="12C3189E" w:rsidR="007321C9" w:rsidRPr="00EC4EA4" w:rsidRDefault="000166DC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Throughout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1D4D16" w14:textId="59C11830" w:rsidR="007321C9" w:rsidRPr="00EC4EA4" w:rsidRDefault="003206BD" w:rsidP="00894AD6">
            <w:pPr>
              <w:rPr>
                <w:sz w:val="16"/>
                <w:szCs w:val="16"/>
              </w:rPr>
            </w:pPr>
            <w:r w:rsidRPr="00EC4EA4">
              <w:rPr>
                <w:sz w:val="16"/>
                <w:szCs w:val="16"/>
              </w:rPr>
              <w:fldChar w:fldCharType="begin"/>
            </w:r>
            <w:r w:rsidR="000C31DD">
              <w:rPr>
                <w:sz w:val="16"/>
                <w:szCs w:val="16"/>
              </w:rPr>
              <w:instrText xml:space="preserve"> ADDIN EN.CITE &lt;EndNote&gt;&lt;Cite&gt;&lt;Author&gt;Robinson&lt;/Author&gt;&lt;Year&gt;1988&lt;/Year&gt;&lt;RecNum&gt;61&lt;/RecNum&gt;&lt;DisplayText&gt;(Robinson et al., 1988)&lt;/DisplayText&gt;&lt;record&gt;&lt;rec-number&gt;61&lt;/rec-number&gt;&lt;foreign-keys&gt;&lt;key app="EN" db-id="dd055eevatd5v5etwpuxrtzfxttfad2a9s5v" timestamp="1467110978"&gt;61&lt;/key&gt;&lt;/foreign-keys&gt;&lt;ref-type name="Journal Article"&gt;17&lt;/ref-type&gt;&lt;contributors&gt;&lt;authors&gt;&lt;author&gt;Robinson, J. S.&lt;/author&gt;&lt;author&gt;Klionsky, D. J.&lt;/author&gt;&lt;author&gt;Banta, L. M.&lt;/author&gt;&lt;author&gt;Emr, S. D.&lt;/author&gt;&lt;/authors&gt;&lt;/contributors&gt;&lt;auth-address&gt;Division of Biology, California Institute of Technology, Pasadena 91125.&lt;/auth-address&gt;&lt;titles&gt;&lt;title&gt;Protein sorting in Saccharomyces cerevisiae: isolation of mutants defective in the delivery and processing of multiple vacuolar hydrolases&lt;/title&gt;&lt;secondary-title&gt;Mol Cell Biol&lt;/secondary-title&gt;&lt;/titles&gt;&lt;periodical&gt;&lt;full-title&gt;Mol Cell Biol&lt;/full-title&gt;&lt;/periodical&gt;&lt;pages&gt;4936-48&lt;/pages&gt;&lt;volume&gt;8&lt;/volume&gt;&lt;number&gt;11&lt;/number&gt;&lt;edition&gt;1988/11/01&lt;/edition&gt;&lt;keywords&gt;&lt;keyword&gt;Carboxypeptidases/*genetics/metabolism&lt;/keyword&gt;&lt;keyword&gt;Cathepsin A&lt;/keyword&gt;&lt;keyword&gt;Cloning, Molecular&lt;/keyword&gt;&lt;keyword&gt;Fungal Proteins/*genetics/metabolism&lt;/keyword&gt;&lt;keyword&gt;Genes, Fungal&lt;/keyword&gt;&lt;keyword&gt;Genetic Complementation Test&lt;/keyword&gt;&lt;keyword&gt;Mutation&lt;/keyword&gt;&lt;keyword&gt;Saccharomyces cerevisiae/*genetics/metabolism&lt;/keyword&gt;&lt;keyword&gt;Saccharomyces cerevisiae Proteins&lt;/keyword&gt;&lt;keyword&gt;Temperature&lt;/keyword&gt;&lt;keyword&gt;Vacuoles/metabolism&lt;/keyword&gt;&lt;/keywords&gt;&lt;dates&gt;&lt;year&gt;1988&lt;/year&gt;&lt;pub-dates&gt;&lt;date&gt;Nov&lt;/date&gt;&lt;/pub-dates&gt;&lt;/dates&gt;&lt;isbn&gt;0270-7306 (Print)&amp;#xD;0270-7306 (Linking)&lt;/isbn&gt;&lt;accession-num&gt;3062374&lt;/accession-num&gt;&lt;urls&gt;&lt;related-urls&gt;&lt;url&gt;http://www.ncbi.nlm.nih.gov/pubmed/3062374&lt;/url&gt;&lt;/related-urls&gt;&lt;/urls&gt;&lt;custom2&gt;365587&lt;/custom2&gt;&lt;language&gt;eng&lt;/language&gt;&lt;/record&gt;&lt;/Cite&gt;&lt;/EndNote&gt;</w:instrText>
            </w:r>
            <w:r w:rsidRPr="00EC4EA4">
              <w:rPr>
                <w:sz w:val="16"/>
                <w:szCs w:val="16"/>
              </w:rPr>
              <w:fldChar w:fldCharType="separate"/>
            </w:r>
            <w:r w:rsidRPr="00EC4EA4">
              <w:rPr>
                <w:noProof/>
                <w:sz w:val="16"/>
                <w:szCs w:val="16"/>
              </w:rPr>
              <w:t>(Robinson et al., 1988)</w:t>
            </w:r>
            <w:r w:rsidRPr="00EC4EA4">
              <w:rPr>
                <w:sz w:val="16"/>
                <w:szCs w:val="16"/>
              </w:rPr>
              <w:fldChar w:fldCharType="end"/>
            </w:r>
          </w:p>
        </w:tc>
      </w:tr>
      <w:tr w:rsidR="00EC4EA4" w:rsidRPr="00894AD6" w14:paraId="4B691E3F" w14:textId="77777777" w:rsidTr="000C31DD">
        <w:trPr>
          <w:trHeight w:val="136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6DBE027" w14:textId="77777777" w:rsidR="007321C9" w:rsidRPr="00EC4EA4" w:rsidRDefault="009F6627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SEY6210.1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32F1B7" w14:textId="74155179" w:rsidR="007321C9" w:rsidRPr="00EC4EA4" w:rsidRDefault="009F6627" w:rsidP="00894AD6">
            <w:pPr>
              <w:rPr>
                <w:i/>
                <w:iCs/>
                <w:sz w:val="16"/>
                <w:szCs w:val="16"/>
              </w:rPr>
            </w:pPr>
            <w:proofErr w:type="spellStart"/>
            <w:r w:rsidRPr="00EC4EA4">
              <w:rPr>
                <w:rFonts w:eastAsia="Times"/>
                <w:i/>
                <w:iCs/>
                <w:sz w:val="16"/>
                <w:szCs w:val="16"/>
              </w:rPr>
              <w:t>MATa</w:t>
            </w:r>
            <w:proofErr w:type="spellEnd"/>
            <w:r w:rsidRPr="00EC4EA4">
              <w:rPr>
                <w:rFonts w:eastAsia="Times"/>
                <w:i/>
                <w:iCs/>
                <w:sz w:val="16"/>
                <w:szCs w:val="16"/>
              </w:rPr>
              <w:t>, leu2-3,112 ura3-52 his3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>200 trp1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>901 lys2-801 suc2-</w:t>
            </w:r>
            <w:r w:rsidR="00506B23" w:rsidRPr="00EC4EA4">
              <w:rPr>
                <w:rFonts w:eastAsia="Times"/>
                <w:i/>
                <w:iCs/>
                <w:sz w:val="16"/>
                <w:szCs w:val="16"/>
              </w:rPr>
              <w:t>Δ</w:t>
            </w:r>
            <w:r w:rsidRPr="00EC4EA4">
              <w:rPr>
                <w:rFonts w:eastAsia="Times"/>
                <w:i/>
                <w:iCs/>
                <w:sz w:val="16"/>
                <w:szCs w:val="16"/>
              </w:rPr>
              <w:t xml:space="preserve">9 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6FC024" w14:textId="0C1D5D6F" w:rsidR="007321C9" w:rsidRPr="00EC4EA4" w:rsidRDefault="000166DC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Throughout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2AE392" w14:textId="4BDC93D4" w:rsidR="007321C9" w:rsidRPr="00EC4EA4" w:rsidRDefault="003206BD" w:rsidP="00894AD6">
            <w:pPr>
              <w:rPr>
                <w:sz w:val="16"/>
                <w:szCs w:val="16"/>
              </w:rPr>
            </w:pPr>
            <w:r w:rsidRPr="00EC4EA4">
              <w:rPr>
                <w:sz w:val="16"/>
                <w:szCs w:val="16"/>
              </w:rPr>
              <w:fldChar w:fldCharType="begin"/>
            </w:r>
            <w:r w:rsidR="000C31DD">
              <w:rPr>
                <w:sz w:val="16"/>
                <w:szCs w:val="16"/>
              </w:rPr>
              <w:instrText xml:space="preserve"> ADDIN EN.CITE &lt;EndNote&gt;&lt;Cite&gt;&lt;Author&gt;Robinson&lt;/Author&gt;&lt;Year&gt;1988&lt;/Year&gt;&lt;RecNum&gt;61&lt;/RecNum&gt;&lt;DisplayText&gt;(Robinson et al., 1988)&lt;/DisplayText&gt;&lt;record&gt;&lt;rec-number&gt;61&lt;/rec-number&gt;&lt;foreign-keys&gt;&lt;key app="EN" db-id="dd055eevatd5v5etwpuxrtzfxttfad2a9s5v" timestamp="1467110978"&gt;61&lt;/key&gt;&lt;/foreign-keys&gt;&lt;ref-type name="Journal Article"&gt;17&lt;/ref-type&gt;&lt;contributors&gt;&lt;authors&gt;&lt;author&gt;Robinson, J. S.&lt;/author&gt;&lt;author&gt;Klionsky, D. J.&lt;/author&gt;&lt;author&gt;Banta, L. M.&lt;/author&gt;&lt;author&gt;Emr, S. D.&lt;/author&gt;&lt;/authors&gt;&lt;/contributors&gt;&lt;auth-address&gt;Division of Biology, California Institute of Technology, Pasadena 91125.&lt;/auth-address&gt;&lt;titles&gt;&lt;title&gt;Protein sorting in Saccharomyces cerevisiae: isolation of mutants defective in the delivery and processing of multiple vacuolar hydrolases&lt;/title&gt;&lt;secondary-title&gt;Mol Cell Biol&lt;/secondary-title&gt;&lt;/titles&gt;&lt;periodical&gt;&lt;full-title&gt;Mol Cell Biol&lt;/full-title&gt;&lt;/periodical&gt;&lt;pages&gt;4936-48&lt;/pages&gt;&lt;volume&gt;8&lt;/volume&gt;&lt;number&gt;11&lt;/number&gt;&lt;edition&gt;1988/11/01&lt;/edition&gt;&lt;keywords&gt;&lt;keyword&gt;Carboxypeptidases/*genetics/metabolism&lt;/keyword&gt;&lt;keyword&gt;Cathepsin A&lt;/keyword&gt;&lt;keyword&gt;Cloning, Molecular&lt;/keyword&gt;&lt;keyword&gt;Fungal Proteins/*genetics/metabolism&lt;/keyword&gt;&lt;keyword&gt;Genes, Fungal&lt;/keyword&gt;&lt;keyword&gt;Genetic Complementation Test&lt;/keyword&gt;&lt;keyword&gt;Mutation&lt;/keyword&gt;&lt;keyword&gt;Saccharomyces cerevisiae/*genetics/metabolism&lt;/keyword&gt;&lt;keyword&gt;Saccharomyces cerevisiae Proteins&lt;/keyword&gt;&lt;keyword&gt;Temperature&lt;/keyword&gt;&lt;keyword&gt;Vacuoles/metabolism&lt;/keyword&gt;&lt;/keywords&gt;&lt;dates&gt;&lt;year&gt;1988&lt;/year&gt;&lt;pub-dates&gt;&lt;date&gt;Nov&lt;/date&gt;&lt;/pub-dates&gt;&lt;/dates&gt;&lt;isbn&gt;0270-7306 (Print)&amp;#xD;0270-7306 (Linking)&lt;/isbn&gt;&lt;accession-num&gt;3062374&lt;/accession-num&gt;&lt;urls&gt;&lt;related-urls&gt;&lt;url&gt;http://www.ncbi.nlm.nih.gov/pubmed/3062374&lt;/url&gt;&lt;/related-urls&gt;&lt;/urls&gt;&lt;custom2&gt;365587&lt;/custom2&gt;&lt;language&gt;eng&lt;/language&gt;&lt;/record&gt;&lt;/Cite&gt;&lt;/EndNote&gt;</w:instrText>
            </w:r>
            <w:r w:rsidRPr="00EC4EA4">
              <w:rPr>
                <w:sz w:val="16"/>
                <w:szCs w:val="16"/>
              </w:rPr>
              <w:fldChar w:fldCharType="separate"/>
            </w:r>
            <w:r w:rsidRPr="00EC4EA4">
              <w:rPr>
                <w:noProof/>
                <w:sz w:val="16"/>
                <w:szCs w:val="16"/>
              </w:rPr>
              <w:t>(Robinson et al., 1988)</w:t>
            </w:r>
            <w:r w:rsidRPr="00EC4EA4">
              <w:rPr>
                <w:sz w:val="16"/>
                <w:szCs w:val="16"/>
              </w:rPr>
              <w:fldChar w:fldCharType="end"/>
            </w:r>
          </w:p>
        </w:tc>
      </w:tr>
      <w:tr w:rsidR="00BD72BE" w:rsidRPr="00894AD6" w14:paraId="5DABA48F" w14:textId="77777777" w:rsidTr="000C31DD">
        <w:trPr>
          <w:trHeight w:val="327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BA384C" w14:textId="29D3FBC4" w:rsidR="00BD72BE" w:rsidRPr="00EC4EA4" w:rsidRDefault="00BD72BE" w:rsidP="00894AD6">
            <w:pPr>
              <w:rPr>
                <w:rFonts w:eastAsia="Times"/>
                <w:sz w:val="16"/>
                <w:szCs w:val="16"/>
              </w:rPr>
            </w:pPr>
            <w:r w:rsidRPr="00EC4EA4">
              <w:rPr>
                <w:sz w:val="16"/>
                <w:szCs w:val="16"/>
              </w:rPr>
              <w:t>SUB280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50E742D" w14:textId="446E48B9" w:rsidR="00BD72BE" w:rsidRPr="00EC4EA4" w:rsidRDefault="00BD72BE" w:rsidP="00894AD6">
            <w:pPr>
              <w:rPr>
                <w:rFonts w:eastAsia="Times"/>
                <w:i/>
                <w:iCs/>
                <w:sz w:val="16"/>
                <w:szCs w:val="16"/>
              </w:rPr>
            </w:pPr>
            <w:proofErr w:type="spellStart"/>
            <w:r w:rsidRPr="00EC4EA4">
              <w:rPr>
                <w:i/>
                <w:iCs/>
                <w:sz w:val="16"/>
                <w:szCs w:val="16"/>
              </w:rPr>
              <w:t>MATa</w:t>
            </w:r>
            <w:proofErr w:type="spellEnd"/>
            <w:r w:rsidRPr="00EC4EA4">
              <w:rPr>
                <w:i/>
                <w:iCs/>
                <w:sz w:val="16"/>
                <w:szCs w:val="16"/>
              </w:rPr>
              <w:t>, lys2-801 leu2-3,112 ura3-52 his3-D200 trp1-1[am]ubi1-D</w:t>
            </w:r>
            <w:proofErr w:type="gramStart"/>
            <w:r w:rsidRPr="00EC4EA4">
              <w:rPr>
                <w:i/>
                <w:iCs/>
                <w:sz w:val="16"/>
                <w:szCs w:val="16"/>
              </w:rPr>
              <w:t>1::</w:t>
            </w:r>
            <w:proofErr w:type="gramEnd"/>
            <w:r w:rsidRPr="00EC4EA4">
              <w:rPr>
                <w:i/>
                <w:iCs/>
                <w:sz w:val="16"/>
                <w:szCs w:val="16"/>
              </w:rPr>
              <w:t>TRP1 ubi2-D2::ura3 ubi3-Dub-2 ubi4-D2::LEU2[pCUP1-Ub-WT::LYS2] [pUB100]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B907636" w14:textId="77777777" w:rsidR="00BD72BE" w:rsidRPr="00EC4EA4" w:rsidRDefault="00BD72BE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 1</w:t>
            </w:r>
            <w:r w:rsidRPr="00EC4EA4">
              <w:rPr>
                <w:sz w:val="16"/>
                <w:szCs w:val="16"/>
              </w:rPr>
              <w:t xml:space="preserve">C, </w:t>
            </w:r>
          </w:p>
          <w:p w14:paraId="468BE7DF" w14:textId="099515B5" w:rsidR="00BD72BE" w:rsidRPr="00EC4EA4" w:rsidRDefault="00BD72BE" w:rsidP="00894AD6">
            <w:pPr>
              <w:rPr>
                <w:rFonts w:eastAsia="Times"/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 w:rsidRPr="00EC4EA4">
              <w:rPr>
                <w:rFonts w:eastAsia="Times"/>
                <w:sz w:val="16"/>
                <w:szCs w:val="16"/>
              </w:rPr>
              <w:t>1</w:t>
            </w:r>
            <w:r w:rsidRPr="00EC4EA4">
              <w:rPr>
                <w:sz w:val="16"/>
                <w:szCs w:val="16"/>
              </w:rPr>
              <w:t>C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04B23DE" w14:textId="44C4EC63" w:rsidR="00BD72BE" w:rsidRPr="00EC4EA4" w:rsidRDefault="00BD72BE" w:rsidP="00894AD6">
            <w:pPr>
              <w:rPr>
                <w:rFonts w:eastAsia="Times"/>
                <w:sz w:val="16"/>
                <w:szCs w:val="16"/>
              </w:rPr>
            </w:pPr>
            <w:r w:rsidRPr="00EC4EA4">
              <w:rPr>
                <w:sz w:val="16"/>
                <w:szCs w:val="16"/>
              </w:rPr>
              <w:fldChar w:fldCharType="begin">
                <w:fldData xml:space="preserve">PEVuZE5vdGU+PENpdGU+PEF1dGhvcj5TcGVuY2U8L0F1dGhvcj48WWVhcj4xOTk1PC9ZZWFyPjxS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</w:fldData>
              </w:fldChar>
            </w:r>
            <w:r w:rsidR="000C31DD">
              <w:rPr>
                <w:sz w:val="16"/>
                <w:szCs w:val="16"/>
              </w:rPr>
              <w:instrText xml:space="preserve"> ADDIN EN.CITE </w:instrText>
            </w:r>
            <w:r w:rsidR="000C31DD">
              <w:rPr>
                <w:sz w:val="16"/>
                <w:szCs w:val="16"/>
              </w:rPr>
              <w:fldChar w:fldCharType="begin">
                <w:fldData xml:space="preserve">PEVuZE5vdGU+PENpdGU+PEF1dGhvcj5TcGVuY2U8L0F1dGhvcj48WWVhcj4xOTk1PC9ZZWFyPjxS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</w:fldData>
              </w:fldChar>
            </w:r>
            <w:r w:rsidR="000C31DD">
              <w:rPr>
                <w:sz w:val="16"/>
                <w:szCs w:val="16"/>
              </w:rPr>
              <w:instrText xml:space="preserve"> ADDIN EN.CITE.DATA </w:instrText>
            </w:r>
            <w:r w:rsidR="000C31DD">
              <w:rPr>
                <w:sz w:val="16"/>
                <w:szCs w:val="16"/>
              </w:rPr>
            </w:r>
            <w:r w:rsidR="000C31DD">
              <w:rPr>
                <w:sz w:val="16"/>
                <w:szCs w:val="16"/>
              </w:rPr>
              <w:fldChar w:fldCharType="end"/>
            </w:r>
            <w:r w:rsidRPr="00EC4EA4">
              <w:rPr>
                <w:sz w:val="16"/>
                <w:szCs w:val="16"/>
              </w:rPr>
            </w:r>
            <w:r w:rsidRPr="00EC4EA4">
              <w:rPr>
                <w:sz w:val="16"/>
                <w:szCs w:val="16"/>
              </w:rPr>
              <w:fldChar w:fldCharType="separate"/>
            </w:r>
            <w:r w:rsidRPr="00EC4EA4">
              <w:rPr>
                <w:noProof/>
                <w:sz w:val="16"/>
                <w:szCs w:val="16"/>
              </w:rPr>
              <w:t>(Spence et al., 1995)</w:t>
            </w:r>
            <w:r w:rsidRPr="00EC4EA4">
              <w:rPr>
                <w:sz w:val="16"/>
                <w:szCs w:val="16"/>
              </w:rPr>
              <w:fldChar w:fldCharType="end"/>
            </w:r>
          </w:p>
        </w:tc>
      </w:tr>
      <w:tr w:rsidR="00BD72BE" w:rsidRPr="00894AD6" w14:paraId="6A91E2C0" w14:textId="77777777" w:rsidTr="000C31DD">
        <w:trPr>
          <w:trHeight w:val="260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CD4E289" w14:textId="68F960C1" w:rsidR="00BD72BE" w:rsidRPr="00EC4EA4" w:rsidRDefault="00BD72BE" w:rsidP="00894AD6">
            <w:pPr>
              <w:rPr>
                <w:sz w:val="16"/>
                <w:szCs w:val="16"/>
              </w:rPr>
            </w:pPr>
            <w:r w:rsidRPr="00EC4EA4">
              <w:rPr>
                <w:rFonts w:hint="eastAsia"/>
                <w:sz w:val="16"/>
                <w:szCs w:val="16"/>
              </w:rPr>
              <w:t>S</w:t>
            </w:r>
            <w:r w:rsidRPr="00EC4EA4">
              <w:rPr>
                <w:sz w:val="16"/>
                <w:szCs w:val="16"/>
              </w:rPr>
              <w:t>UB413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E0368CE" w14:textId="586743D9" w:rsidR="00BD72BE" w:rsidRPr="00EC4EA4" w:rsidRDefault="00BD72BE" w:rsidP="00894AD6">
            <w:pPr>
              <w:rPr>
                <w:i/>
                <w:iCs/>
                <w:sz w:val="16"/>
                <w:szCs w:val="16"/>
              </w:rPr>
            </w:pPr>
            <w:proofErr w:type="spellStart"/>
            <w:r w:rsidRPr="00EC4EA4">
              <w:rPr>
                <w:i/>
                <w:iCs/>
                <w:sz w:val="16"/>
                <w:szCs w:val="16"/>
              </w:rPr>
              <w:t>MATa</w:t>
            </w:r>
            <w:proofErr w:type="spellEnd"/>
            <w:r w:rsidRPr="00EC4EA4">
              <w:rPr>
                <w:i/>
                <w:iCs/>
                <w:sz w:val="16"/>
                <w:szCs w:val="16"/>
              </w:rPr>
              <w:t>, lys2-801 leu2-3,112 ura3-52 his3-D200 trp1-1[am]ubi1-D</w:t>
            </w:r>
            <w:proofErr w:type="gramStart"/>
            <w:r w:rsidRPr="00EC4EA4">
              <w:rPr>
                <w:i/>
                <w:iCs/>
                <w:sz w:val="16"/>
                <w:szCs w:val="16"/>
              </w:rPr>
              <w:t>1::</w:t>
            </w:r>
            <w:proofErr w:type="gramEnd"/>
            <w:r w:rsidRPr="00EC4EA4">
              <w:rPr>
                <w:i/>
                <w:iCs/>
                <w:sz w:val="16"/>
                <w:szCs w:val="16"/>
              </w:rPr>
              <w:t>TRP1 ubi2-D2::ura3 ubi3-Dub-2 ubi4-D2::LEU2[pCUP1-Ub-K63R::LYS2] [pUB100]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C5F13C8" w14:textId="77777777" w:rsidR="00BD72BE" w:rsidRDefault="00BD72BE" w:rsidP="00EC4EA4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 1</w:t>
            </w:r>
            <w:r w:rsidRPr="00EC4EA4">
              <w:rPr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 xml:space="preserve">, </w:t>
            </w:r>
          </w:p>
          <w:p w14:paraId="53D861CE" w14:textId="784BA8BB" w:rsidR="00BD72BE" w:rsidRPr="00EC4EA4" w:rsidRDefault="00BD72BE" w:rsidP="00894AD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 w:rsidRPr="00EC4EA4">
              <w:rPr>
                <w:rFonts w:eastAsia="Times"/>
                <w:sz w:val="16"/>
                <w:szCs w:val="16"/>
              </w:rPr>
              <w:t>1</w:t>
            </w:r>
            <w:r w:rsidRPr="00EC4EA4">
              <w:rPr>
                <w:sz w:val="16"/>
                <w:szCs w:val="16"/>
              </w:rPr>
              <w:t>C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F2CF3CE" w14:textId="336F0DD6" w:rsidR="00BD72BE" w:rsidRPr="00EC4EA4" w:rsidRDefault="00BD72BE" w:rsidP="00894AD6">
            <w:pPr>
              <w:rPr>
                <w:sz w:val="16"/>
                <w:szCs w:val="16"/>
              </w:rPr>
            </w:pPr>
            <w:r w:rsidRPr="00EC4EA4">
              <w:rPr>
                <w:sz w:val="16"/>
                <w:szCs w:val="16"/>
              </w:rPr>
              <w:fldChar w:fldCharType="begin">
                <w:fldData xml:space="preserve">PEVuZE5vdGU+PENpdGU+PEF1dGhvcj5TcGVuY2U8L0F1dGhvcj48WWVhcj4xOTk1PC9ZZWFyPjxS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</w:fldData>
              </w:fldChar>
            </w:r>
            <w:r w:rsidR="000C31DD">
              <w:rPr>
                <w:sz w:val="16"/>
                <w:szCs w:val="16"/>
              </w:rPr>
              <w:instrText xml:space="preserve"> ADDIN EN.CITE </w:instrText>
            </w:r>
            <w:r w:rsidR="000C31DD">
              <w:rPr>
                <w:sz w:val="16"/>
                <w:szCs w:val="16"/>
              </w:rPr>
              <w:fldChar w:fldCharType="begin">
                <w:fldData xml:space="preserve">PEVuZE5vdGU+PENpdGU+PEF1dGhvcj5TcGVuY2U8L0F1dGhvcj48WWVhcj4xOTk1PC9ZZWFyPjxS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</w:fldData>
              </w:fldChar>
            </w:r>
            <w:r w:rsidR="000C31DD">
              <w:rPr>
                <w:sz w:val="16"/>
                <w:szCs w:val="16"/>
              </w:rPr>
              <w:instrText xml:space="preserve"> ADDIN EN.CITE.DATA </w:instrText>
            </w:r>
            <w:r w:rsidR="000C31DD">
              <w:rPr>
                <w:sz w:val="16"/>
                <w:szCs w:val="16"/>
              </w:rPr>
            </w:r>
            <w:r w:rsidR="000C31DD">
              <w:rPr>
                <w:sz w:val="16"/>
                <w:szCs w:val="16"/>
              </w:rPr>
              <w:fldChar w:fldCharType="end"/>
            </w:r>
            <w:r w:rsidRPr="00EC4EA4">
              <w:rPr>
                <w:sz w:val="16"/>
                <w:szCs w:val="16"/>
              </w:rPr>
            </w:r>
            <w:r w:rsidRPr="00EC4EA4">
              <w:rPr>
                <w:sz w:val="16"/>
                <w:szCs w:val="16"/>
              </w:rPr>
              <w:fldChar w:fldCharType="separate"/>
            </w:r>
            <w:r w:rsidRPr="00EC4EA4">
              <w:rPr>
                <w:noProof/>
                <w:sz w:val="16"/>
                <w:szCs w:val="16"/>
              </w:rPr>
              <w:t>(Spence et al., 1995)</w:t>
            </w:r>
            <w:r w:rsidRPr="00EC4EA4">
              <w:rPr>
                <w:sz w:val="16"/>
                <w:szCs w:val="16"/>
              </w:rPr>
              <w:fldChar w:fldCharType="end"/>
            </w:r>
          </w:p>
        </w:tc>
      </w:tr>
      <w:tr w:rsidR="000C31DD" w:rsidRPr="00894AD6" w14:paraId="7C5B41B5" w14:textId="77777777" w:rsidTr="000C31DD">
        <w:trPr>
          <w:trHeight w:val="260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F0B471" w14:textId="5E665B6C" w:rsidR="000C31DD" w:rsidRPr="00EC4EA4" w:rsidRDefault="000C31DD" w:rsidP="000C31DD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005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472912" w14:textId="17CE38E5" w:rsidR="000C31DD" w:rsidRPr="00EC4EA4" w:rsidRDefault="000C31DD" w:rsidP="000C31DD">
            <w:pPr>
              <w:rPr>
                <w:i/>
                <w:iCs/>
                <w:sz w:val="16"/>
                <w:szCs w:val="16"/>
              </w:rPr>
            </w:pPr>
            <w:r w:rsidRPr="00A476AC">
              <w:rPr>
                <w:i/>
                <w:iCs/>
                <w:sz w:val="16"/>
                <w:szCs w:val="16"/>
              </w:rPr>
              <w:t>SEY6210</w:t>
            </w:r>
            <w:r>
              <w:rPr>
                <w:i/>
                <w:iCs/>
                <w:sz w:val="16"/>
                <w:szCs w:val="16"/>
              </w:rPr>
              <w:t>,</w:t>
            </w:r>
            <w:r w:rsidRPr="00A272C6">
              <w:rPr>
                <w:i/>
                <w:iCs/>
                <w:sz w:val="16"/>
                <w:szCs w:val="16"/>
              </w:rPr>
              <w:t xml:space="preserve">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proofErr w:type="gramStart"/>
            <w:r w:rsidRPr="00A272C6">
              <w:rPr>
                <w:rFonts w:eastAsia="Times"/>
                <w:i/>
                <w:iCs/>
                <w:sz w:val="16"/>
                <w:szCs w:val="16"/>
              </w:rPr>
              <w:t>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A476AC">
              <w:rPr>
                <w:i/>
                <w:iCs/>
                <w:sz w:val="16"/>
                <w:szCs w:val="16"/>
              </w:rPr>
              <w:t xml:space="preserve"> art</w:t>
            </w:r>
            <w:proofErr w:type="gramEnd"/>
            <w:r w:rsidRPr="00A476AC">
              <w:rPr>
                <w:i/>
                <w:iCs/>
                <w:sz w:val="16"/>
                <w:szCs w:val="16"/>
              </w:rPr>
              <w:t>1</w:t>
            </w:r>
            <w:r w:rsidRPr="00A476AC"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∆</w:t>
            </w:r>
            <w:r w:rsidRPr="00A476AC">
              <w:rPr>
                <w:i/>
                <w:iCs/>
                <w:sz w:val="16"/>
                <w:szCs w:val="16"/>
              </w:rPr>
              <w:t>::</w:t>
            </w:r>
            <w:r>
              <w:rPr>
                <w:i/>
                <w:iCs/>
                <w:sz w:val="16"/>
                <w:szCs w:val="16"/>
              </w:rPr>
              <w:t>KAN, URA3</w:t>
            </w:r>
            <w:r w:rsidRPr="00A476AC">
              <w:rPr>
                <w:i/>
                <w:iCs/>
                <w:sz w:val="16"/>
                <w:szCs w:val="16"/>
              </w:rPr>
              <w:t>::pRS306-ART1-HTF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FF5F19" w14:textId="64645632" w:rsidR="000C31DD" w:rsidRPr="00EC4EA4" w:rsidRDefault="000C31DD" w:rsidP="000C31DD">
            <w:pPr>
              <w:rPr>
                <w:rFonts w:eastAsia="Times"/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>3A; Figure 2-figure supplemental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DF00776" w14:textId="72947DCE" w:rsidR="000C31DD" w:rsidRPr="00EC4EA4" w:rsidRDefault="000C31DD" w:rsidP="000C31DD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Baile et al., 2019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0C31DD" w:rsidRPr="00894AD6" w14:paraId="2FE3ECA7" w14:textId="77777777" w:rsidTr="000C31DD">
        <w:trPr>
          <w:trHeight w:val="260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71DE384" w14:textId="001B72AF" w:rsidR="000C31DD" w:rsidRPr="00EC4EA4" w:rsidRDefault="000C31DD" w:rsidP="000C31DD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LZY</w:t>
            </w:r>
            <w:r>
              <w:rPr>
                <w:sz w:val="16"/>
                <w:szCs w:val="16"/>
              </w:rPr>
              <w:t xml:space="preserve">2346 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0AE0011" w14:textId="275950EA" w:rsidR="000C31DD" w:rsidRPr="00EC4EA4" w:rsidRDefault="000C31DD" w:rsidP="000C31DD">
            <w:pPr>
              <w:rPr>
                <w:sz w:val="16"/>
                <w:szCs w:val="16"/>
              </w:rPr>
            </w:pPr>
            <w:r w:rsidRPr="00A272C6">
              <w:rPr>
                <w:rFonts w:eastAsia="Times"/>
                <w:i/>
                <w:iCs/>
                <w:sz w:val="16"/>
                <w:szCs w:val="16"/>
              </w:rPr>
              <w:t>SEY6210, MATα</w:t>
            </w:r>
            <w:r w:rsidRPr="00A272C6">
              <w:rPr>
                <w:i/>
                <w:iCs/>
                <w:sz w:val="16"/>
                <w:szCs w:val="16"/>
              </w:rPr>
              <w:t>, art5</w:t>
            </w:r>
            <w:proofErr w:type="gramStart"/>
            <w:r w:rsidRPr="00A272C6">
              <w:rPr>
                <w:i/>
                <w:iCs/>
                <w:sz w:val="16"/>
                <w:szCs w:val="16"/>
              </w:rPr>
              <w:t>∆::</w:t>
            </w:r>
            <w:proofErr w:type="gramEnd"/>
            <w:r w:rsidRPr="00A272C6">
              <w:rPr>
                <w:i/>
                <w:iCs/>
                <w:sz w:val="16"/>
                <w:szCs w:val="16"/>
              </w:rPr>
              <w:t>NAT, ITR1-GFP::TRP</w:t>
            </w:r>
            <w:r>
              <w:rPr>
                <w:i/>
                <w:iCs/>
                <w:sz w:val="16"/>
                <w:szCs w:val="16"/>
              </w:rPr>
              <w:t>,</w:t>
            </w:r>
            <w:r w:rsidRPr="00A272C6">
              <w:rPr>
                <w:i/>
                <w:iCs/>
                <w:sz w:val="16"/>
                <w:szCs w:val="16"/>
              </w:rPr>
              <w:t xml:space="preserve"> </w:t>
            </w:r>
            <w:r>
              <w:rPr>
                <w:i/>
                <w:iCs/>
                <w:sz w:val="16"/>
                <w:szCs w:val="16"/>
              </w:rPr>
              <w:t>VPH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1-mCherry::</w:t>
            </w:r>
            <w:r>
              <w:rPr>
                <w:i/>
                <w:iCs/>
                <w:sz w:val="16"/>
                <w:szCs w:val="16"/>
              </w:rPr>
              <w:t>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456018" w14:textId="53E07138" w:rsidR="000C31DD" w:rsidRPr="00EC4EA4" w:rsidRDefault="000C31DD" w:rsidP="000C31DD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A, 2B, 2C; Figure 2-figure supplemental 3A</w:t>
            </w:r>
            <w:r w:rsidR="00EA673B">
              <w:rPr>
                <w:sz w:val="16"/>
                <w:szCs w:val="16"/>
              </w:rPr>
              <w:t>-3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846357" w14:textId="3198847E" w:rsidR="000C31DD" w:rsidRPr="00EC4EA4" w:rsidRDefault="000C31DD" w:rsidP="000C31DD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0C31DD" w:rsidRPr="00894AD6" w14:paraId="36F43C2C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9B4D370" w14:textId="5B0DDFC6" w:rsidR="000C31DD" w:rsidRPr="00EC4EA4" w:rsidRDefault="00115CB0" w:rsidP="000C31DD">
            <w:pPr>
              <w:rPr>
                <w:rFonts w:eastAsia="Calibri"/>
                <w:sz w:val="16"/>
                <w:szCs w:val="16"/>
              </w:rPr>
            </w:pPr>
            <w:r>
              <w:rPr>
                <w:rFonts w:eastAsia="Calibri"/>
                <w:sz w:val="16"/>
                <w:szCs w:val="16"/>
              </w:rPr>
              <w:t>LZY236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205AE9" w14:textId="1C4395B7" w:rsidR="000C31DD" w:rsidRPr="00A272C6" w:rsidRDefault="00115CB0" w:rsidP="000C31DD">
            <w:pPr>
              <w:rPr>
                <w:rFonts w:eastAsia="Calibri"/>
                <w:i/>
                <w:iCs/>
                <w:sz w:val="16"/>
                <w:szCs w:val="16"/>
              </w:rPr>
            </w:pPr>
            <w:r w:rsidRPr="00A272C6">
              <w:rPr>
                <w:rFonts w:eastAsia="Times"/>
                <w:i/>
                <w:iCs/>
                <w:sz w:val="16"/>
                <w:szCs w:val="16"/>
              </w:rPr>
              <w:t>SEY6210, MATα</w:t>
            </w:r>
            <w:r w:rsidRPr="00A272C6">
              <w:rPr>
                <w:i/>
                <w:iCs/>
                <w:sz w:val="16"/>
                <w:szCs w:val="16"/>
              </w:rPr>
              <w:t>, art5</w:t>
            </w:r>
            <w:proofErr w:type="gramStart"/>
            <w:r w:rsidRPr="00A272C6">
              <w:rPr>
                <w:i/>
                <w:iCs/>
                <w:sz w:val="16"/>
                <w:szCs w:val="16"/>
              </w:rPr>
              <w:t>∆::</w:t>
            </w:r>
            <w:proofErr w:type="gramEnd"/>
            <w:r w:rsidRPr="00A272C6">
              <w:rPr>
                <w:i/>
                <w:iCs/>
                <w:sz w:val="16"/>
                <w:szCs w:val="16"/>
              </w:rPr>
              <w:t>NAT, ITR1-GFP::TRP</w:t>
            </w:r>
            <w:r>
              <w:rPr>
                <w:i/>
                <w:iCs/>
                <w:sz w:val="16"/>
                <w:szCs w:val="16"/>
              </w:rPr>
              <w:t>, pep4∆::KAN, doa4∆::LEU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94C73C9" w14:textId="35608BD0" w:rsidR="000C31DD" w:rsidRPr="00EC4EA4" w:rsidRDefault="00115CB0" w:rsidP="000C31DD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02C95F" w14:textId="1DB2FFEB" w:rsidR="000C31DD" w:rsidRPr="00EC4EA4" w:rsidRDefault="00115CB0" w:rsidP="000C31DD">
            <w:pPr>
              <w:rPr>
                <w:rFonts w:eastAsia="Calibri"/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115CB0" w:rsidRPr="00894AD6" w14:paraId="2CEC480C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5BD60E" w14:textId="4F7B3003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234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72FB6C6" w14:textId="43EDCD1D" w:rsidR="00115CB0" w:rsidRPr="00A272C6" w:rsidRDefault="00115CB0" w:rsidP="00115CB0">
            <w:pPr>
              <w:rPr>
                <w:rFonts w:eastAsia="Times"/>
                <w:i/>
                <w:iCs/>
                <w:sz w:val="16"/>
                <w:szCs w:val="16"/>
              </w:rPr>
            </w:pPr>
            <w:r w:rsidRPr="00A272C6">
              <w:rPr>
                <w:rFonts w:eastAsia="Times"/>
                <w:i/>
                <w:iCs/>
                <w:sz w:val="16"/>
                <w:szCs w:val="16"/>
              </w:rPr>
              <w:t>SEY6210, MATα</w:t>
            </w:r>
            <w:r w:rsidRPr="00A272C6">
              <w:rPr>
                <w:i/>
                <w:iCs/>
                <w:sz w:val="16"/>
                <w:szCs w:val="16"/>
              </w:rPr>
              <w:t>, art5</w:t>
            </w:r>
            <w:proofErr w:type="gramStart"/>
            <w:r w:rsidRPr="00A272C6">
              <w:rPr>
                <w:i/>
                <w:iCs/>
                <w:sz w:val="16"/>
                <w:szCs w:val="16"/>
              </w:rPr>
              <w:t>∆::</w:t>
            </w:r>
            <w:proofErr w:type="gramEnd"/>
            <w:r w:rsidRPr="00A272C6">
              <w:rPr>
                <w:i/>
                <w:iCs/>
                <w:sz w:val="16"/>
                <w:szCs w:val="16"/>
              </w:rPr>
              <w:t>NAT, ITR1-GFP::TRP</w:t>
            </w:r>
            <w:r>
              <w:rPr>
                <w:i/>
                <w:iCs/>
                <w:sz w:val="16"/>
                <w:szCs w:val="16"/>
              </w:rPr>
              <w:t>, pep4∆::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837BAE" w14:textId="6880EF13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E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2CB36D" w14:textId="56F4F220" w:rsidR="00115CB0" w:rsidRPr="00EC4EA4" w:rsidRDefault="00115CB0" w:rsidP="00115CB0">
            <w:pPr>
              <w:rPr>
                <w:rFonts w:eastAsia="Times"/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115CB0" w:rsidRPr="00894AD6" w14:paraId="71D1CAE3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D10B807" w14:textId="5FA6E4E1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02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70D8C1" w14:textId="409F0471" w:rsidR="00115CB0" w:rsidRPr="00A272C6" w:rsidRDefault="00115CB0" w:rsidP="00115CB0">
            <w:pPr>
              <w:rPr>
                <w:i/>
                <w:iCs/>
                <w:sz w:val="16"/>
                <w:szCs w:val="16"/>
              </w:rPr>
            </w:pPr>
            <w:r w:rsidRPr="00A272C6">
              <w:rPr>
                <w:rFonts w:eastAsia="Times"/>
                <w:i/>
                <w:iCs/>
                <w:sz w:val="16"/>
                <w:szCs w:val="16"/>
              </w:rPr>
              <w:t>SEY6210, 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3B128C">
              <w:rPr>
                <w:i/>
                <w:iCs/>
                <w:sz w:val="16"/>
                <w:szCs w:val="16"/>
              </w:rPr>
              <w:t>art1</w:t>
            </w:r>
            <w:proofErr w:type="gramStart"/>
            <w:r w:rsidRPr="003B128C"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∆</w:t>
            </w:r>
            <w:r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::</w:t>
            </w:r>
            <w:proofErr w:type="gramEnd"/>
            <w:r w:rsidR="00EA673B"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KAN</w:t>
            </w:r>
            <w:r>
              <w:rPr>
                <w:i/>
                <w:iCs/>
                <w:sz w:val="16"/>
                <w:szCs w:val="16"/>
              </w:rPr>
              <w:t>,</w:t>
            </w:r>
            <w:r w:rsidRPr="003B128C">
              <w:rPr>
                <w:i/>
                <w:iCs/>
                <w:sz w:val="16"/>
                <w:szCs w:val="16"/>
              </w:rPr>
              <w:t xml:space="preserve"> MUP1-GFP</w:t>
            </w:r>
            <w:r>
              <w:rPr>
                <w:i/>
                <w:iCs/>
                <w:sz w:val="16"/>
                <w:szCs w:val="16"/>
              </w:rPr>
              <w:t>::</w:t>
            </w:r>
            <w:r w:rsidR="00661F67">
              <w:rPr>
                <w:rFonts w:hint="eastAsia"/>
                <w:i/>
                <w:iCs/>
                <w:sz w:val="16"/>
                <w:szCs w:val="16"/>
              </w:rPr>
              <w:t>HPH</w:t>
            </w:r>
            <w:r>
              <w:rPr>
                <w:i/>
                <w:iCs/>
                <w:sz w:val="16"/>
                <w:szCs w:val="16"/>
              </w:rPr>
              <w:t>,</w:t>
            </w:r>
            <w:r w:rsidRPr="003B128C">
              <w:rPr>
                <w:i/>
                <w:iCs/>
                <w:sz w:val="16"/>
                <w:szCs w:val="16"/>
              </w:rPr>
              <w:t xml:space="preserve"> VPH1-mCherry</w:t>
            </w:r>
            <w:r>
              <w:rPr>
                <w:i/>
                <w:iCs/>
                <w:sz w:val="16"/>
                <w:szCs w:val="16"/>
              </w:rPr>
              <w:t>::</w:t>
            </w:r>
            <w:r w:rsidRPr="003B128C">
              <w:rPr>
                <w:i/>
                <w:iCs/>
                <w:sz w:val="16"/>
                <w:szCs w:val="16"/>
              </w:rPr>
              <w:t>TRP1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53859C0" w14:textId="0D49EFCB" w:rsidR="00115CB0" w:rsidRPr="00F97DC3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1A</w:t>
            </w:r>
            <w:r w:rsidR="00EA673B">
              <w:rPr>
                <w:sz w:val="16"/>
                <w:szCs w:val="16"/>
              </w:rPr>
              <w:t>, 1B, 1C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D7FB55" w14:textId="0DAAE665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Lab stock</w:t>
            </w:r>
          </w:p>
        </w:tc>
      </w:tr>
      <w:tr w:rsidR="00115CB0" w:rsidRPr="00894AD6" w14:paraId="30EF49D2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DB6AE4" w14:textId="00C12CB7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4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AA0968D" w14:textId="73F1CF21" w:rsidR="00115CB0" w:rsidRPr="00A272C6" w:rsidRDefault="00115CB0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.1, </w:t>
            </w:r>
            <w:proofErr w:type="spellStart"/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r>
              <w:rPr>
                <w:i/>
                <w:iCs/>
                <w:sz w:val="16"/>
                <w:szCs w:val="16"/>
              </w:rPr>
              <w:t>a</w:t>
            </w:r>
            <w:proofErr w:type="spellEnd"/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pep4</w:t>
            </w:r>
            <w:proofErr w:type="gramStart"/>
            <w:r>
              <w:rPr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i/>
                <w:iCs/>
                <w:sz w:val="16"/>
                <w:szCs w:val="16"/>
              </w:rPr>
              <w:t>LEU, prb1∆::LEU, art1∆::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DBC8473" w14:textId="57F5D71A" w:rsidR="00115CB0" w:rsidRPr="00F82D4F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1D, 1F; Figure 5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3218D4" w14:textId="279D45B5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115CB0" w:rsidRPr="00894AD6" w14:paraId="160A0A05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842ABC" w14:textId="167058E6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51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2683B7A" w14:textId="7E852113" w:rsidR="00115CB0" w:rsidRPr="00A272C6" w:rsidRDefault="00115CB0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.1, </w:t>
            </w:r>
            <w:proofErr w:type="spellStart"/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r>
              <w:rPr>
                <w:i/>
                <w:iCs/>
                <w:sz w:val="16"/>
                <w:szCs w:val="16"/>
              </w:rPr>
              <w:t>a</w:t>
            </w:r>
            <w:proofErr w:type="spellEnd"/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pep4</w:t>
            </w:r>
            <w:proofErr w:type="gramStart"/>
            <w:r>
              <w:rPr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i/>
                <w:iCs/>
                <w:sz w:val="16"/>
                <w:szCs w:val="16"/>
              </w:rPr>
              <w:t>LEU, prb1∆::LEU, art1∆::KAN, MUP1-GFP::TRP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3BE6E3E" w14:textId="2360E9CB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1D</w:t>
            </w:r>
            <w:r w:rsidR="008D6F78">
              <w:rPr>
                <w:sz w:val="16"/>
                <w:szCs w:val="16"/>
              </w:rPr>
              <w:t>, 1F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B981FD4" w14:textId="21293DCB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115CB0" w:rsidRPr="00894AD6" w14:paraId="5745A93A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0F5CDF9" w14:textId="5F72DC7D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869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EB9C54" w14:textId="5452E4F1" w:rsidR="00115CB0" w:rsidRPr="00A272C6" w:rsidRDefault="00115CB0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.1, </w:t>
            </w:r>
            <w:proofErr w:type="spellStart"/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r>
              <w:rPr>
                <w:i/>
                <w:iCs/>
                <w:sz w:val="16"/>
                <w:szCs w:val="16"/>
              </w:rPr>
              <w:t>a</w:t>
            </w:r>
            <w:proofErr w:type="spellEnd"/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pep4</w:t>
            </w:r>
            <w:proofErr w:type="gramStart"/>
            <w:r>
              <w:rPr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i/>
                <w:iCs/>
                <w:sz w:val="16"/>
                <w:szCs w:val="16"/>
              </w:rPr>
              <w:t>LEU, prb1∆::LEU, art1∆::KAN, mup1∆::TRP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9D9184F" w14:textId="6DEFCB8E" w:rsidR="00115CB0" w:rsidRPr="004944A3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1E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88667B6" w14:textId="5EBFE564" w:rsidR="00115CB0" w:rsidRPr="00EC4EA4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115CB0" w:rsidRPr="00894AD6" w14:paraId="36FAC7B1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AEE2E35" w14:textId="021A2983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J</w:t>
            </w:r>
            <w:r>
              <w:rPr>
                <w:sz w:val="16"/>
                <w:szCs w:val="16"/>
              </w:rPr>
              <w:t>MY527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E6F7D92" w14:textId="68E89A61" w:rsidR="00115CB0" w:rsidRDefault="00115CB0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npr1</w:t>
            </w:r>
            <w:proofErr w:type="gramStart"/>
            <w:r>
              <w:rPr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i/>
                <w:iCs/>
                <w:sz w:val="16"/>
                <w:szCs w:val="16"/>
              </w:rPr>
              <w:t>HISMX6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312D77" w14:textId="29098994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2A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7AA2FDB" w14:textId="42E9FA58" w:rsidR="00115CB0" w:rsidRDefault="00115CB0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cGurn&lt;/Author&gt;&lt;Year&gt;2011&lt;/Year&gt;&lt;RecNum&gt;2&lt;/RecNum&gt;&lt;DisplayText&gt;(MacGurn et al., 2011)&lt;/DisplayText&gt;&lt;record&gt;&lt;rec-number&gt;2&lt;/rec-number&gt;&lt;foreign-keys&gt;&lt;key app="EN" db-id="dd055eevatd5v5etwpuxrtzfxttfad2a9s5v" timestamp="1465675408"&gt;2&lt;/key&gt;&lt;/foreign-keys&gt;&lt;ref-type name="Journal Article"&gt;17&lt;/ref-type&gt;&lt;contributors&gt;&lt;authors&gt;&lt;author&gt;MacGurn, J. A.&lt;/author&gt;&lt;author&gt;Hsu, P. C.&lt;/author&gt;&lt;author&gt;Smolka, M. B.&lt;/author&gt;&lt;author&gt;Emr, S. D.&lt;/author&gt;&lt;/authors&gt;&lt;/contributors&gt;&lt;auth-address&gt;Department of Molecular Biology and Genetics, Weill Institute for Cell and Molecular Biology, Cornell University, Ithaca, NY 14853, USA.&lt;/auth-address&gt;&lt;titles&gt;&lt;title&gt;TORC1 regulates endocytosis via Npr1-mediated phosphoinhibition of a ubiquitin ligase adaptor&lt;/title&gt;&lt;secondary-title&gt;Cell&lt;/secondary-title&gt;&lt;/titles&gt;&lt;periodical&gt;&lt;full-title&gt;Cell&lt;/full-title&gt;&lt;/periodical&gt;&lt;pages&gt;1104-17&lt;/pages&gt;&lt;volume&gt;147&lt;/volume&gt;&lt;number&gt;5&lt;/number&gt;&lt;edition&gt;2011/11/29&lt;/edition&gt;&lt;keywords&gt;&lt;keyword&gt;Amino Acid Transport Systems/metabolism&lt;/keyword&gt;&lt;keyword&gt;Amino Acids/metabolism&lt;/keyword&gt;&lt;keyword&gt;Cell Membrane/metabolism&lt;/keyword&gt;&lt;keyword&gt;DNA-Binding Proteins/*metabolism&lt;/keyword&gt;&lt;keyword&gt;Endocytosis&lt;/keyword&gt;&lt;keyword&gt;Phosphorylation&lt;/keyword&gt;&lt;keyword&gt;Protein Kinases/*metabolism&lt;/keyword&gt;&lt;keyword&gt;Saccharomyces cerevisiae/*physiology&lt;/keyword&gt;&lt;keyword&gt;Saccharomyces cerevisiae Proteins/*metabolism&lt;/keyword&gt;&lt;keyword&gt;Stress, Physiological&lt;/keyword&gt;&lt;keyword&gt;Transcription Factors/*metabolism&lt;/keyword&gt;&lt;keyword&gt;Ubiquitin-Protein Ligases/metabolism&lt;/keyword&gt;&lt;/keywords&gt;&lt;dates&gt;&lt;year&gt;2011&lt;/year&gt;&lt;pub-dates&gt;&lt;date&gt;Nov 23&lt;/date&gt;&lt;/pub-dates&gt;&lt;/dates&gt;&lt;isbn&gt;1097-4172 (Electronic)&amp;#xD;0092-8674 (Linking)&lt;/isbn&gt;&lt;accession-num&gt;22118465&lt;/accession-num&gt;&lt;urls&gt;&lt;related-urls&gt;&lt;url&gt;http://www.ncbi.nlm.nih.gov/pubmed/22118465&lt;/url&gt;&lt;/related-urls&gt;&lt;/urls&gt;&lt;electronic-resource-num&gt;10.1016/j.cell.2011.09.054&amp;#xD;S0092-8674(11)01271-2 [pii]&lt;/electronic-resource-num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MacGurn et al., 2011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D6F78" w:rsidRPr="00894AD6" w14:paraId="3DF7C2C5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4E2F1B" w14:textId="12C42733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43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571F13C" w14:textId="0A2091EB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A476AC">
              <w:rPr>
                <w:i/>
                <w:iCs/>
                <w:sz w:val="16"/>
                <w:szCs w:val="16"/>
              </w:rPr>
              <w:t>SEY6210</w:t>
            </w:r>
            <w:r>
              <w:rPr>
                <w:i/>
                <w:iCs/>
                <w:sz w:val="16"/>
                <w:szCs w:val="16"/>
              </w:rPr>
              <w:t>,</w:t>
            </w:r>
            <w:r w:rsidRPr="00A476AC">
              <w:rPr>
                <w:i/>
                <w:iCs/>
                <w:sz w:val="16"/>
                <w:szCs w:val="16"/>
              </w:rPr>
              <w:t xml:space="preserve">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A476AC">
              <w:rPr>
                <w:i/>
                <w:iCs/>
                <w:sz w:val="16"/>
                <w:szCs w:val="16"/>
              </w:rPr>
              <w:t>art1</w:t>
            </w:r>
            <w:proofErr w:type="gramStart"/>
            <w:r w:rsidRPr="00A476AC"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∆</w:t>
            </w:r>
            <w:r w:rsidRPr="00A476AC">
              <w:rPr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i/>
                <w:iCs/>
                <w:sz w:val="16"/>
                <w:szCs w:val="16"/>
              </w:rPr>
              <w:t>KAN,</w:t>
            </w:r>
            <w:r w:rsidRPr="00A476AC">
              <w:rPr>
                <w:i/>
                <w:iCs/>
                <w:sz w:val="16"/>
                <w:szCs w:val="16"/>
              </w:rPr>
              <w:t xml:space="preserve"> </w:t>
            </w:r>
            <w:r>
              <w:rPr>
                <w:i/>
                <w:iCs/>
                <w:sz w:val="16"/>
                <w:szCs w:val="16"/>
              </w:rPr>
              <w:t>URA3</w:t>
            </w:r>
            <w:r w:rsidRPr="00A476AC">
              <w:rPr>
                <w:i/>
                <w:iCs/>
                <w:sz w:val="16"/>
                <w:szCs w:val="16"/>
              </w:rPr>
              <w:t>::pRS306-art1K486R-HTF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F4036C7" w14:textId="4F37C19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D826208" w14:textId="458E75E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Baile et al., 2019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D6F78" w:rsidRPr="00894AD6" w14:paraId="59F00BCB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8F0346" w14:textId="193C13F2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H</w:t>
            </w:r>
            <w:r>
              <w:rPr>
                <w:sz w:val="16"/>
                <w:szCs w:val="16"/>
              </w:rPr>
              <w:t>HY58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7D7A67" w14:textId="1C170215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.1, </w:t>
            </w:r>
            <w:proofErr w:type="spellStart"/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r>
              <w:rPr>
                <w:i/>
                <w:iCs/>
                <w:sz w:val="16"/>
                <w:szCs w:val="16"/>
              </w:rPr>
              <w:t>a</w:t>
            </w:r>
            <w:proofErr w:type="spellEnd"/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A476AC">
              <w:rPr>
                <w:i/>
                <w:iCs/>
                <w:sz w:val="16"/>
                <w:szCs w:val="16"/>
              </w:rPr>
              <w:t>art1</w:t>
            </w:r>
            <w:proofErr w:type="gramStart"/>
            <w:r w:rsidRPr="00A476AC">
              <w:rPr>
                <w:rFonts w:ascii="Cambria Math" w:hAnsi="Cambria Math" w:cs="Cambria Math"/>
                <w:i/>
                <w:iCs/>
                <w:sz w:val="16"/>
                <w:szCs w:val="16"/>
              </w:rPr>
              <w:t>∆</w:t>
            </w:r>
            <w:r w:rsidRPr="00A476AC">
              <w:rPr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i/>
                <w:iCs/>
                <w:sz w:val="16"/>
                <w:szCs w:val="16"/>
              </w:rPr>
              <w:t>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6CDC9CA" w14:textId="321E4B33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, 4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C31456" w14:textId="58D52978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Ho et al., 2017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D6F78" w:rsidRPr="00894AD6" w14:paraId="17480DD8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1FD78F" w14:textId="3EBF03ED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19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9D7034" w14:textId="314D9B03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SEC7-</w:t>
            </w:r>
            <w:proofErr w:type="gramStart"/>
            <w:r>
              <w:rPr>
                <w:i/>
                <w:iCs/>
                <w:sz w:val="16"/>
                <w:szCs w:val="16"/>
              </w:rPr>
              <w:t>mCherry::</w:t>
            </w:r>
            <w:proofErr w:type="gramEnd"/>
            <w:r>
              <w:rPr>
                <w:i/>
                <w:iCs/>
                <w:sz w:val="16"/>
                <w:szCs w:val="16"/>
              </w:rPr>
              <w:t>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8E639E8" w14:textId="42723314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3A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34849E7" w14:textId="40768848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7B771C54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9272E1" w14:textId="0C010C7C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H</w:t>
            </w:r>
            <w:r>
              <w:rPr>
                <w:sz w:val="16"/>
                <w:szCs w:val="16"/>
              </w:rPr>
              <w:t>HY867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4E2D67" w14:textId="42802778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BD72BE">
              <w:rPr>
                <w:i/>
                <w:iCs/>
                <w:sz w:val="16"/>
                <w:szCs w:val="16"/>
              </w:rPr>
              <w:t xml:space="preserve">S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BD72BE">
              <w:rPr>
                <w:i/>
                <w:iCs/>
                <w:sz w:val="16"/>
                <w:szCs w:val="16"/>
              </w:rPr>
              <w:t>art5</w:t>
            </w:r>
            <w:proofErr w:type="gramStart"/>
            <w:r w:rsidRPr="00BD72BE">
              <w:rPr>
                <w:i/>
                <w:iCs/>
                <w:sz w:val="16"/>
                <w:szCs w:val="16"/>
              </w:rPr>
              <w:t>∆::</w:t>
            </w:r>
            <w:proofErr w:type="gramEnd"/>
            <w:r w:rsidRPr="00BD72BE">
              <w:rPr>
                <w:i/>
                <w:iCs/>
                <w:sz w:val="16"/>
                <w:szCs w:val="16"/>
              </w:rPr>
              <w:t>NAT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530B86F" w14:textId="0DCB11B0" w:rsidR="008D6F78" w:rsidRPr="00EA673B" w:rsidRDefault="008D6F78" w:rsidP="00115CB0">
            <w:pPr>
              <w:rPr>
                <w:rFonts w:ascii="SimSun" w:eastAsia="SimSun" w:hAnsi="SimSun" w:cs="SimSun"/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3B</w:t>
            </w:r>
            <w:r w:rsidR="00EA673B">
              <w:rPr>
                <w:sz w:val="16"/>
                <w:szCs w:val="16"/>
              </w:rPr>
              <w:t>, 3C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920695E" w14:textId="4FD4D57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Lab stock</w:t>
            </w:r>
          </w:p>
        </w:tc>
      </w:tr>
      <w:tr w:rsidR="008D6F78" w:rsidRPr="00894AD6" w14:paraId="00DD919C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9A864E" w14:textId="4BE20F1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2405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1F4BCF" w14:textId="5C83AEE2" w:rsidR="008D6F78" w:rsidRPr="00BD72B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BD72BE">
              <w:rPr>
                <w:i/>
                <w:iCs/>
                <w:sz w:val="16"/>
                <w:szCs w:val="16"/>
              </w:rPr>
              <w:t xml:space="preserve">S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rsp5</w:t>
            </w:r>
            <w:proofErr w:type="gramStart"/>
            <w:r w:rsidRPr="00BD72B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BD72BE">
              <w:rPr>
                <w:rFonts w:eastAsia="DengXian"/>
                <w:i/>
                <w:iCs/>
                <w:sz w:val="16"/>
                <w:szCs w:val="16"/>
              </w:rPr>
              <w:t>HIS, LEU2::pRS305-GFP-linker-RSP5, art5∆::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AC0622" w14:textId="740C0FE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3D</w:t>
            </w:r>
            <w:r w:rsidR="00FE2F20">
              <w:rPr>
                <w:sz w:val="16"/>
                <w:szCs w:val="16"/>
              </w:rPr>
              <w:softHyphen/>
            </w:r>
            <w:r w:rsidR="00EA673B">
              <w:rPr>
                <w:sz w:val="16"/>
                <w:szCs w:val="16"/>
              </w:rPr>
              <w:t>, 3E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274408F" w14:textId="393EA3B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2C46BD4A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88D135D" w14:textId="1537D891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>LY364.1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72CAA2F" w14:textId="20753E1B" w:rsidR="008D6F78" w:rsidRPr="00BD72B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BD72BE">
              <w:rPr>
                <w:rFonts w:eastAsia="DengXian"/>
                <w:i/>
                <w:iCs/>
                <w:sz w:val="16"/>
                <w:szCs w:val="16"/>
              </w:rPr>
              <w:t xml:space="preserve">BY4742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A</w:t>
            </w:r>
            <w:r>
              <w:rPr>
                <w:rFonts w:eastAsia="DengXian"/>
                <w:i/>
                <w:iCs/>
                <w:sz w:val="16"/>
                <w:szCs w:val="16"/>
              </w:rPr>
              <w:t>RT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5-</w:t>
            </w:r>
            <w:proofErr w:type="gramStart"/>
            <w:r w:rsidRPr="00BD72BE">
              <w:rPr>
                <w:rFonts w:eastAsia="DengXian"/>
                <w:i/>
                <w:iCs/>
                <w:sz w:val="16"/>
                <w:szCs w:val="16"/>
              </w:rPr>
              <w:t>GFP::</w:t>
            </w:r>
            <w:proofErr w:type="gramEnd"/>
            <w:r w:rsidRPr="00BD72BE">
              <w:rPr>
                <w:rFonts w:eastAsia="DengXian"/>
                <w:i/>
                <w:iCs/>
                <w:sz w:val="16"/>
                <w:szCs w:val="16"/>
              </w:rPr>
              <w:t>HIS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78986EC" w14:textId="0672900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3F</w:t>
            </w:r>
            <w:r w:rsidR="00EA673B">
              <w:rPr>
                <w:sz w:val="16"/>
                <w:szCs w:val="16"/>
              </w:rPr>
              <w:t>, 3G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209C7E6" w14:textId="7C14AD7D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77501347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7ECFC3" w14:textId="6DCF834D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7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DF53233" w14:textId="3D0DD07A" w:rsidR="008D6F78" w:rsidRPr="00BD72B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 w:rsidRPr="00BD72BE">
              <w:rPr>
                <w:rFonts w:eastAsia="DengXian"/>
                <w:i/>
                <w:iCs/>
                <w:sz w:val="16"/>
                <w:szCs w:val="16"/>
              </w:rPr>
              <w:t xml:space="preserve">BY4742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A</w:t>
            </w:r>
            <w:r>
              <w:rPr>
                <w:rFonts w:eastAsia="DengXian"/>
                <w:i/>
                <w:iCs/>
                <w:sz w:val="16"/>
                <w:szCs w:val="16"/>
              </w:rPr>
              <w:t>RT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5-</w:t>
            </w:r>
            <w:proofErr w:type="gramStart"/>
            <w:r w:rsidRPr="00BD72BE">
              <w:rPr>
                <w:rFonts w:eastAsia="DengXian"/>
                <w:i/>
                <w:iCs/>
                <w:sz w:val="16"/>
                <w:szCs w:val="16"/>
              </w:rPr>
              <w:t>GFP::</w:t>
            </w:r>
            <w:proofErr w:type="gramEnd"/>
            <w:r w:rsidRPr="00BD72BE">
              <w:rPr>
                <w:rFonts w:eastAsia="DengXian"/>
                <w:i/>
                <w:iCs/>
                <w:sz w:val="16"/>
                <w:szCs w:val="16"/>
              </w:rPr>
              <w:t>HIS, itr1∆::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2939783" w14:textId="2163A30B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3F</w:t>
            </w:r>
            <w:r w:rsidR="00EA673B">
              <w:rPr>
                <w:sz w:val="16"/>
                <w:szCs w:val="16"/>
              </w:rPr>
              <w:t>, 3G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3282CEB" w14:textId="0B0B0CF3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5FB6934F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07ACD1F" w14:textId="0C92E16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EG280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21BD6AD" w14:textId="509DFD75" w:rsidR="008D6F78" w:rsidRPr="00BD72B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LEU</w:t>
            </w:r>
            <w:proofErr w:type="gramStart"/>
            <w:r>
              <w:rPr>
                <w:i/>
                <w:iCs/>
                <w:sz w:val="16"/>
                <w:szCs w:val="16"/>
              </w:rPr>
              <w:t>2::</w:t>
            </w:r>
            <w:proofErr w:type="gramEnd"/>
            <w:r>
              <w:rPr>
                <w:i/>
                <w:iCs/>
                <w:sz w:val="16"/>
                <w:szCs w:val="16"/>
              </w:rPr>
              <w:t>pRS305-SEC7-mCherry, art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1∆::</w:t>
            </w:r>
            <w:r>
              <w:rPr>
                <w:rFonts w:eastAsia="DengXian"/>
                <w:i/>
                <w:iCs/>
                <w:sz w:val="16"/>
                <w:szCs w:val="16"/>
              </w:rPr>
              <w:t>KAN, URA3::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pRS306-</w:t>
            </w:r>
            <w:r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>-</w:t>
            </w:r>
            <w:r>
              <w:rPr>
                <w:rFonts w:eastAsia="DengXian"/>
                <w:i/>
                <w:iCs/>
                <w:sz w:val="16"/>
                <w:szCs w:val="16"/>
              </w:rPr>
              <w:t>mNeonGree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1079AD0" w14:textId="017284F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A, 1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CAD768" w14:textId="5819B521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Baile et al., 2019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D6F78" w:rsidRPr="00894AD6" w14:paraId="236AB3DB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231EAE6" w14:textId="481C611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79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00D3280" w14:textId="1D549227" w:rsidR="008D6F78" w:rsidRPr="00BD72B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eastAsia="DengXian"/>
                <w:i/>
                <w:iCs/>
                <w:sz w:val="16"/>
                <w:szCs w:val="16"/>
              </w:rPr>
              <w:t>LEU</w:t>
            </w:r>
            <w:proofErr w:type="gramStart"/>
            <w:r>
              <w:rPr>
                <w:rFonts w:eastAsia="DengXian"/>
                <w:i/>
                <w:iCs/>
                <w:sz w:val="16"/>
                <w:szCs w:val="16"/>
              </w:rPr>
              <w:t>2::</w:t>
            </w:r>
            <w:proofErr w:type="gramEnd"/>
            <w:r w:rsidRPr="000060F4">
              <w:rPr>
                <w:rFonts w:eastAsia="DengXian"/>
                <w:i/>
                <w:iCs/>
                <w:sz w:val="16"/>
                <w:szCs w:val="16"/>
              </w:rPr>
              <w:t>pRS305-</w:t>
            </w:r>
            <w:r w:rsidR="00591BA5">
              <w:rPr>
                <w:i/>
                <w:iCs/>
                <w:sz w:val="16"/>
                <w:szCs w:val="16"/>
              </w:rPr>
              <w:t>SEC7-mCherry</w:t>
            </w:r>
            <w:r>
              <w:rPr>
                <w:rFonts w:eastAsia="DengXian"/>
                <w:i/>
                <w:iCs/>
                <w:sz w:val="16"/>
                <w:szCs w:val="16"/>
              </w:rPr>
              <w:t xml:space="preserve">, </w:t>
            </w:r>
            <w:r w:rsidR="00591BA5" w:rsidRPr="000060F4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r w:rsidR="00591BA5" w:rsidRPr="000060F4">
              <w:rPr>
                <w:rFonts w:ascii="Cambria Math" w:eastAsia="DengXian" w:hAnsi="Cambria Math" w:cs="Cambria Math"/>
                <w:i/>
                <w:iCs/>
                <w:sz w:val="16"/>
                <w:szCs w:val="16"/>
              </w:rPr>
              <w:t>∆</w:t>
            </w:r>
            <w:r w:rsidR="00591BA5">
              <w:rPr>
                <w:rFonts w:ascii="Cambria Math" w:eastAsia="DengXian" w:hAnsi="Cambria Math" w:cs="Cambria Math"/>
                <w:i/>
                <w:iCs/>
                <w:sz w:val="16"/>
                <w:szCs w:val="16"/>
              </w:rPr>
              <w:t>::KAN,</w:t>
            </w:r>
            <w:r w:rsidR="00591BA5" w:rsidRPr="000060F4">
              <w:rPr>
                <w:rFonts w:eastAsia="DengXian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eastAsia="DengXian"/>
                <w:i/>
                <w:iCs/>
                <w:sz w:val="16"/>
                <w:szCs w:val="16"/>
              </w:rPr>
              <w:t>URA3::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pRS306-art1-K486R-</w:t>
            </w:r>
            <w:r>
              <w:rPr>
                <w:rFonts w:eastAsia="DengXian"/>
                <w:i/>
                <w:iCs/>
                <w:sz w:val="16"/>
                <w:szCs w:val="16"/>
              </w:rPr>
              <w:t>mNeonGree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5573424" w14:textId="374587AB" w:rsidR="008D6F78" w:rsidRPr="00880A3A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B, 1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D78192E" w14:textId="654F97C9" w:rsidR="008D6F78" w:rsidRPr="00880A3A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52BCAA9C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2758483" w14:textId="563E3ACB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79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1697BF1" w14:textId="1BEE66D9" w:rsidR="008D6F78" w:rsidRPr="00BD72B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>
              <w:rPr>
                <w:rFonts w:ascii="Cambria Math" w:eastAsia="DengXian" w:hAnsi="Cambria Math" w:cs="Cambria Math"/>
                <w:i/>
                <w:iCs/>
                <w:sz w:val="16"/>
                <w:szCs w:val="16"/>
              </w:rPr>
              <w:t>,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eastAsia="DengXian"/>
                <w:i/>
                <w:iCs/>
                <w:sz w:val="16"/>
                <w:szCs w:val="16"/>
              </w:rPr>
              <w:t>LEU</w:t>
            </w:r>
            <w:proofErr w:type="gramStart"/>
            <w:r>
              <w:rPr>
                <w:rFonts w:eastAsia="DengXian"/>
                <w:i/>
                <w:iCs/>
                <w:sz w:val="16"/>
                <w:szCs w:val="16"/>
              </w:rPr>
              <w:t>2::</w:t>
            </w:r>
            <w:proofErr w:type="gramEnd"/>
            <w:r w:rsidRPr="000060F4">
              <w:rPr>
                <w:rFonts w:eastAsia="DengXian"/>
                <w:i/>
                <w:iCs/>
                <w:sz w:val="16"/>
                <w:szCs w:val="16"/>
              </w:rPr>
              <w:t>pRS305-</w:t>
            </w:r>
            <w:r w:rsidR="00591BA5">
              <w:rPr>
                <w:i/>
                <w:iCs/>
                <w:sz w:val="16"/>
                <w:szCs w:val="16"/>
              </w:rPr>
              <w:t>SEC7-mCherry</w:t>
            </w:r>
            <w:r>
              <w:rPr>
                <w:rFonts w:eastAsia="DengXian"/>
                <w:i/>
                <w:iCs/>
                <w:sz w:val="16"/>
                <w:szCs w:val="16"/>
              </w:rPr>
              <w:t>,</w:t>
            </w:r>
            <w:r w:rsidR="00591BA5" w:rsidRPr="00A272C6">
              <w:rPr>
                <w:i/>
                <w:iCs/>
                <w:sz w:val="16"/>
                <w:szCs w:val="16"/>
              </w:rPr>
              <w:t>,</w:t>
            </w:r>
            <w:r w:rsidR="00591BA5">
              <w:rPr>
                <w:i/>
                <w:iCs/>
                <w:sz w:val="16"/>
                <w:szCs w:val="16"/>
              </w:rPr>
              <w:t xml:space="preserve"> </w:t>
            </w:r>
            <w:r w:rsidR="00591BA5" w:rsidRPr="000060F4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r w:rsidR="00591BA5" w:rsidRPr="000060F4">
              <w:rPr>
                <w:rFonts w:ascii="Cambria Math" w:eastAsia="DengXian" w:hAnsi="Cambria Math" w:cs="Cambria Math"/>
                <w:i/>
                <w:iCs/>
                <w:sz w:val="16"/>
                <w:szCs w:val="16"/>
              </w:rPr>
              <w:t>∆</w:t>
            </w:r>
            <w:r w:rsidR="00591BA5">
              <w:rPr>
                <w:rFonts w:ascii="Cambria Math" w:eastAsia="DengXian" w:hAnsi="Cambria Math" w:cs="Cambria Math"/>
                <w:i/>
                <w:iCs/>
                <w:sz w:val="16"/>
                <w:szCs w:val="16"/>
              </w:rPr>
              <w:t>::KAN</w:t>
            </w:r>
            <w:r w:rsidR="00591BA5">
              <w:rPr>
                <w:rFonts w:ascii="Cambria Math" w:eastAsia="DengXian" w:hAnsi="Cambria Math" w:cs="Cambria Math" w:hint="eastAsia"/>
                <w:i/>
                <w:iCs/>
                <w:sz w:val="16"/>
                <w:szCs w:val="16"/>
              </w:rPr>
              <w:t>,</w:t>
            </w:r>
            <w:r>
              <w:rPr>
                <w:rFonts w:eastAsia="DengXian"/>
                <w:i/>
                <w:iCs/>
                <w:sz w:val="16"/>
                <w:szCs w:val="16"/>
              </w:rPr>
              <w:t xml:space="preserve"> URA3::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pRS306-art1-</w:t>
            </w:r>
            <w:r>
              <w:rPr>
                <w:rFonts w:eastAsia="DengXian"/>
                <w:i/>
                <w:iCs/>
                <w:sz w:val="16"/>
                <w:szCs w:val="16"/>
              </w:rPr>
              <w:t>∆PY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>-</w:t>
            </w:r>
            <w:proofErr w:type="spellStart"/>
            <w:r>
              <w:rPr>
                <w:rFonts w:eastAsia="DengXian"/>
                <w:i/>
                <w:iCs/>
                <w:sz w:val="16"/>
                <w:szCs w:val="16"/>
              </w:rPr>
              <w:t>mNeonGreen</w:t>
            </w:r>
            <w:proofErr w:type="spellEnd"/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C4AB09" w14:textId="6C7DF5A4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C, 1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1E253FC" w14:textId="58317276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646C7A99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853B0D7" w14:textId="4F76ACDE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43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DB403E4" w14:textId="2A54E9E0" w:rsidR="008D6F78" w:rsidRPr="00BD72B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LEU</w:t>
            </w:r>
            <w:proofErr w:type="gramStart"/>
            <w:r>
              <w:rPr>
                <w:i/>
                <w:iCs/>
                <w:sz w:val="16"/>
                <w:szCs w:val="16"/>
              </w:rPr>
              <w:t>2::</w:t>
            </w:r>
            <w:proofErr w:type="gramEnd"/>
            <w:r w:rsidRPr="009C6E10">
              <w:rPr>
                <w:i/>
                <w:iCs/>
                <w:sz w:val="16"/>
                <w:szCs w:val="16"/>
              </w:rPr>
              <w:t>pRS305-GFP-linker-RSP5</w:t>
            </w:r>
            <w:r>
              <w:rPr>
                <w:i/>
                <w:iCs/>
                <w:sz w:val="16"/>
                <w:szCs w:val="16"/>
              </w:rPr>
              <w:t>, art1∆::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E062F3A" w14:textId="3F7E548A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E, 1F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E4E7F0A" w14:textId="4741A362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5594910A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594E3FD" w14:textId="106E340D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362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FB56D8" w14:textId="2D9BF9AE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LEU</w:t>
            </w:r>
            <w:proofErr w:type="gramStart"/>
            <w:r>
              <w:rPr>
                <w:i/>
                <w:iCs/>
                <w:sz w:val="16"/>
                <w:szCs w:val="16"/>
              </w:rPr>
              <w:t>2::</w:t>
            </w:r>
            <w:proofErr w:type="gramEnd"/>
            <w:r w:rsidRPr="009C6E10">
              <w:rPr>
                <w:i/>
                <w:iCs/>
                <w:sz w:val="16"/>
                <w:szCs w:val="16"/>
              </w:rPr>
              <w:t>pRS305-GFP-linker-RSP5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3F9914" w14:textId="41E313E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G, 1H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E04A71" w14:textId="0384A8A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345301A0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5958C44" w14:textId="72A29A2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782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532D3CF" w14:textId="2054C924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art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1</w:t>
            </w:r>
            <w:proofErr w:type="gramStart"/>
            <w:r w:rsidRPr="00BD72B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rFonts w:eastAsia="DengXian"/>
                <w:i/>
                <w:iCs/>
                <w:sz w:val="16"/>
                <w:szCs w:val="16"/>
              </w:rPr>
              <w:t>KAN, URA3::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pRS306-</w:t>
            </w:r>
            <w:r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>-</w:t>
            </w:r>
            <w:r>
              <w:rPr>
                <w:rFonts w:eastAsia="DengXian"/>
                <w:i/>
                <w:iCs/>
                <w:sz w:val="16"/>
                <w:szCs w:val="16"/>
              </w:rPr>
              <w:t>mNeonGreen, mup1∆::TRP, LEU2::</w:t>
            </w:r>
            <w:r w:rsidRPr="0032735E">
              <w:rPr>
                <w:rFonts w:eastAsia="DengXian"/>
                <w:i/>
                <w:iCs/>
                <w:sz w:val="16"/>
                <w:szCs w:val="16"/>
              </w:rPr>
              <w:t>pRS305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9F49480" w14:textId="42F8124E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2A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F1C657" w14:textId="2FB82843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22813D80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8B7F34D" w14:textId="18E9A59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78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3FDC6D5" w14:textId="6D323833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, </w:t>
            </w:r>
            <w:r w:rsidRPr="00A272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A272C6">
              <w:rPr>
                <w:i/>
                <w:iCs/>
                <w:sz w:val="16"/>
                <w:szCs w:val="16"/>
              </w:rPr>
              <w:t>,</w:t>
            </w:r>
            <w:r>
              <w:rPr>
                <w:i/>
                <w:iCs/>
                <w:sz w:val="16"/>
                <w:szCs w:val="16"/>
              </w:rPr>
              <w:t xml:space="preserve"> art</w:t>
            </w:r>
            <w:r w:rsidRPr="00BD72BE">
              <w:rPr>
                <w:rFonts w:eastAsia="DengXian"/>
                <w:i/>
                <w:iCs/>
                <w:sz w:val="16"/>
                <w:szCs w:val="16"/>
              </w:rPr>
              <w:t>1</w:t>
            </w:r>
            <w:proofErr w:type="gramStart"/>
            <w:r w:rsidRPr="00BD72B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>
              <w:rPr>
                <w:rFonts w:eastAsia="DengXian"/>
                <w:i/>
                <w:iCs/>
                <w:sz w:val="16"/>
                <w:szCs w:val="16"/>
              </w:rPr>
              <w:t>KAN, URA3::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 xml:space="preserve"> pRS306-</w:t>
            </w:r>
            <w:r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r w:rsidRPr="000060F4">
              <w:rPr>
                <w:rFonts w:eastAsia="DengXian"/>
                <w:i/>
                <w:iCs/>
                <w:sz w:val="16"/>
                <w:szCs w:val="16"/>
              </w:rPr>
              <w:t>-</w:t>
            </w:r>
            <w:r>
              <w:rPr>
                <w:rFonts w:eastAsia="DengXian"/>
                <w:i/>
                <w:iCs/>
                <w:sz w:val="16"/>
                <w:szCs w:val="16"/>
              </w:rPr>
              <w:t>mNeonGreen, mup1∆::TRP, LEU2::</w:t>
            </w:r>
            <w:r w:rsidRPr="0032735E">
              <w:rPr>
                <w:rFonts w:eastAsia="DengXian"/>
                <w:i/>
                <w:iCs/>
                <w:sz w:val="16"/>
                <w:szCs w:val="16"/>
              </w:rPr>
              <w:t>pRS305-MUP1-HTF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C1CEDD" w14:textId="65A696E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2A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29ED4B" w14:textId="36D32B86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171A3256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17C97A" w14:textId="5D64E21D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</w:t>
            </w:r>
            <w:r>
              <w:rPr>
                <w:sz w:val="16"/>
                <w:szCs w:val="16"/>
              </w:rPr>
              <w:t>MB1786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B99254A" w14:textId="6BB046B7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>, art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URA3:: pRS306-ART1-mNeonGreen, mup1∆::TRP, LEU2::pRS305-mup1-Q49R-HTF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D3844CE" w14:textId="46AFE9BB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2A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2B439CC" w14:textId="67CD0333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09F84E88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5EFF4C7" w14:textId="1990ADB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G</w:t>
            </w:r>
            <w:r>
              <w:rPr>
                <w:sz w:val="16"/>
                <w:szCs w:val="16"/>
              </w:rPr>
              <w:t>OY2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18E3516" w14:textId="6D96C319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.1, </w:t>
            </w:r>
            <w:proofErr w:type="spellStart"/>
            <w:r w:rsidRPr="005F485E">
              <w:rPr>
                <w:rFonts w:eastAsia="Times"/>
                <w:i/>
                <w:iCs/>
                <w:sz w:val="16"/>
                <w:szCs w:val="16"/>
              </w:rPr>
              <w:t>MAT</w:t>
            </w:r>
            <w:r w:rsidRPr="005F485E">
              <w:rPr>
                <w:i/>
                <w:iCs/>
                <w:sz w:val="16"/>
                <w:szCs w:val="16"/>
              </w:rPr>
              <w:t>a</w:t>
            </w:r>
            <w:proofErr w:type="spellEnd"/>
            <w:r w:rsidRPr="005F485E">
              <w:rPr>
                <w:i/>
                <w:iCs/>
                <w:sz w:val="16"/>
                <w:szCs w:val="16"/>
              </w:rPr>
              <w:t>, pep4</w:t>
            </w:r>
            <w:proofErr w:type="gramStart"/>
            <w:r w:rsidRPr="005F485E">
              <w:rPr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i/>
                <w:iCs/>
                <w:sz w:val="16"/>
                <w:szCs w:val="16"/>
              </w:rPr>
              <w:t>LEU, prb1∆::LEU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79748B6" w14:textId="21AB60DE" w:rsidR="008D6F78" w:rsidRPr="0032735E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5A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1CD3F0B" w14:textId="6F1021F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ab stock</w:t>
            </w:r>
          </w:p>
        </w:tc>
      </w:tr>
      <w:tr w:rsidR="008D6F78" w:rsidRPr="00894AD6" w14:paraId="33FC5D7E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C038059" w14:textId="2D0118D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91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D5FB678" w14:textId="3334EDEE" w:rsidR="008D6F78" w:rsidRPr="005F485E" w:rsidRDefault="008D6F78" w:rsidP="00115CB0">
            <w:pPr>
              <w:rPr>
                <w:rFonts w:eastAsia="DengXian"/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 xml:space="preserve">, 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rsp5Δ::NAT, LYS2::pRS307-ART1-HTF, pRS414-RSP5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BE7CECB" w14:textId="0EE927DF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; Figure 6-figure supplemental 1A, 1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F51A3C" w14:textId="3DC4E03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0D8B1CF5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80B6253" w14:textId="62CD41C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9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C7F705" w14:textId="760C8719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 xml:space="preserve">, 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rsp5Δ::NAT, LYS2::pRS307-ART1-HTF, pRS414-rsp5-Y516A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D5C782B" w14:textId="3E52F0B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; Figure 6-figure supplemental 1A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7B0567" w14:textId="58A50A3E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2226E70F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8E2470" w14:textId="25DEB3A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1595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18B1A8" w14:textId="49861F03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 xml:space="preserve">, 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rsp5Δ::NAT, LYS2::pRS307-ART1-HTF, pRS414-rsp5-F618A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C64531E" w14:textId="270678BF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, 6B, 6C; Figure 6-figure supplemental 1A, 1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D5A4FA" w14:textId="032BB0B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69815AA1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E7F247" w14:textId="7272653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232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F46592C" w14:textId="3489C63A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 xml:space="preserve">, 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rsp5Δ::NAT, LYS2::pRS307-ART1-HTF, pRS414-RSP5, ubp2∆::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D7BC7B" w14:textId="31BC7CA4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; Figure 6-figure supplemental 1D, 1E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66B02B" w14:textId="493C2287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472B6B37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9CEF6C" w14:textId="242232C4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lastRenderedPageBreak/>
              <w:t>L</w:t>
            </w:r>
            <w:r>
              <w:rPr>
                <w:sz w:val="16"/>
                <w:szCs w:val="16"/>
              </w:rPr>
              <w:t>ZY2329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199BCC2" w14:textId="250103D3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5F485E">
              <w:rPr>
                <w:i/>
                <w:iCs/>
                <w:sz w:val="16"/>
                <w:szCs w:val="16"/>
              </w:rPr>
              <w:t xml:space="preserve">SEY6210, </w:t>
            </w:r>
            <w:r w:rsidRPr="005F485E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5F485E">
              <w:rPr>
                <w:i/>
                <w:iCs/>
                <w:sz w:val="16"/>
                <w:szCs w:val="16"/>
              </w:rPr>
              <w:t xml:space="preserve">, </w:t>
            </w:r>
            <w:r w:rsidRPr="005F485E">
              <w:rPr>
                <w:rFonts w:eastAsia="DengXian"/>
                <w:i/>
                <w:iCs/>
                <w:sz w:val="16"/>
                <w:szCs w:val="16"/>
              </w:rPr>
              <w:t>art1</w:t>
            </w:r>
            <w:proofErr w:type="gramStart"/>
            <w:r w:rsidRPr="005F485E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5F485E">
              <w:rPr>
                <w:rFonts w:eastAsia="DengXian"/>
                <w:i/>
                <w:iCs/>
                <w:sz w:val="16"/>
                <w:szCs w:val="16"/>
              </w:rPr>
              <w:t>KAN, rsp5Δ::NAT, LYS2::pRS307-ART1-HTF, pRS414-rsp5-F618A, ubp2∆::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EB0CA2" w14:textId="1F30E48B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; Figure 6-figure supplemental 1D, 1E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150787F" w14:textId="239A4FA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09DEFA18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969FCE1" w14:textId="580812E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ZY2428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217333B" w14:textId="17F1D187" w:rsidR="008D6F78" w:rsidRPr="005F485E" w:rsidRDefault="008D6F78" w:rsidP="00115CB0">
            <w:pPr>
              <w:rPr>
                <w:i/>
                <w:iCs/>
                <w:sz w:val="16"/>
                <w:szCs w:val="16"/>
              </w:rPr>
            </w:pPr>
            <w:proofErr w:type="spellStart"/>
            <w:r w:rsidRPr="00EC4EA4">
              <w:rPr>
                <w:i/>
                <w:iCs/>
                <w:sz w:val="16"/>
                <w:szCs w:val="16"/>
              </w:rPr>
              <w:t>MATa</w:t>
            </w:r>
            <w:proofErr w:type="spellEnd"/>
            <w:r w:rsidRPr="00EC4EA4">
              <w:rPr>
                <w:i/>
                <w:iCs/>
                <w:sz w:val="16"/>
                <w:szCs w:val="16"/>
              </w:rPr>
              <w:t>, lys2-801 leu2-3,112 ura3-52 his3-D200 trp1-1[am]ubi1-D</w:t>
            </w:r>
            <w:proofErr w:type="gramStart"/>
            <w:r w:rsidRPr="00EC4EA4">
              <w:rPr>
                <w:i/>
                <w:iCs/>
                <w:sz w:val="16"/>
                <w:szCs w:val="16"/>
              </w:rPr>
              <w:t>1::</w:t>
            </w:r>
            <w:proofErr w:type="gramEnd"/>
            <w:r w:rsidRPr="00EC4EA4">
              <w:rPr>
                <w:i/>
                <w:iCs/>
                <w:sz w:val="16"/>
                <w:szCs w:val="16"/>
              </w:rPr>
              <w:t>TRP1 ubi2-D2::ura3 ubi3-Dub-2 ubi4-D2::LEU2[pCUP1-Ub-K63R::LYS2] [pUB100]</w:t>
            </w:r>
            <w:r>
              <w:rPr>
                <w:i/>
                <w:iCs/>
                <w:sz w:val="16"/>
                <w:szCs w:val="16"/>
              </w:rPr>
              <w:t>, ubp2∆::HYG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154310" w14:textId="6057B112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D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BA947A" w14:textId="1BFCF88E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T</w:t>
            </w:r>
            <w:r>
              <w:rPr>
                <w:sz w:val="16"/>
                <w:szCs w:val="16"/>
              </w:rPr>
              <w:t>his study</w:t>
            </w:r>
          </w:p>
        </w:tc>
      </w:tr>
      <w:tr w:rsidR="008D6F78" w:rsidRPr="00894AD6" w14:paraId="385200D2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6E64FC" w14:textId="49347DE5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HY50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24F3B5" w14:textId="78990E02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>
              <w:rPr>
                <w:rFonts w:hint="eastAsia"/>
                <w:i/>
                <w:iCs/>
                <w:sz w:val="16"/>
                <w:szCs w:val="16"/>
              </w:rPr>
              <w:t>S</w:t>
            </w:r>
            <w:r>
              <w:rPr>
                <w:i/>
                <w:iCs/>
                <w:sz w:val="16"/>
                <w:szCs w:val="16"/>
              </w:rPr>
              <w:t xml:space="preserve">EY6210.1, </w:t>
            </w:r>
            <w:proofErr w:type="spellStart"/>
            <w:r w:rsidRPr="00A272C6">
              <w:rPr>
                <w:rFonts w:eastAsia="Times"/>
                <w:i/>
                <w:iCs/>
                <w:sz w:val="16"/>
                <w:szCs w:val="16"/>
              </w:rPr>
              <w:t>MAT</w:t>
            </w:r>
            <w:r>
              <w:rPr>
                <w:i/>
                <w:iCs/>
                <w:sz w:val="16"/>
                <w:szCs w:val="16"/>
              </w:rPr>
              <w:t>a</w:t>
            </w:r>
            <w:proofErr w:type="spellEnd"/>
            <w:r>
              <w:rPr>
                <w:i/>
                <w:iCs/>
                <w:sz w:val="16"/>
                <w:szCs w:val="16"/>
              </w:rPr>
              <w:t>, ART1-</w:t>
            </w:r>
            <w:proofErr w:type="gramStart"/>
            <w:r>
              <w:rPr>
                <w:i/>
                <w:iCs/>
                <w:sz w:val="16"/>
                <w:szCs w:val="16"/>
              </w:rPr>
              <w:t>HTF::</w:t>
            </w:r>
            <w:proofErr w:type="gramEnd"/>
            <w:r>
              <w:rPr>
                <w:i/>
                <w:iCs/>
                <w:sz w:val="16"/>
                <w:szCs w:val="16"/>
              </w:rPr>
              <w:t>TRP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A650A0" w14:textId="288DBB50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, 1C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96FFD37" w14:textId="3D40503B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Ho et al., 2017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D6F78" w:rsidRPr="00894AD6" w14:paraId="400A76E3" w14:textId="77777777" w:rsidTr="000C31DD">
        <w:trPr>
          <w:trHeight w:val="215"/>
          <w:jc w:val="center"/>
        </w:trPr>
        <w:tc>
          <w:tcPr>
            <w:tcW w:w="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EC4B0C" w14:textId="6D9F42A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H</w:t>
            </w:r>
            <w:r>
              <w:rPr>
                <w:sz w:val="16"/>
                <w:szCs w:val="16"/>
              </w:rPr>
              <w:t>HY514</w:t>
            </w:r>
          </w:p>
        </w:tc>
        <w:tc>
          <w:tcPr>
            <w:tcW w:w="55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707DCCE" w14:textId="073E90EC" w:rsidR="008D6F78" w:rsidRDefault="008D6F78" w:rsidP="00115CB0">
            <w:pPr>
              <w:rPr>
                <w:i/>
                <w:iCs/>
                <w:sz w:val="16"/>
                <w:szCs w:val="16"/>
              </w:rPr>
            </w:pPr>
            <w:r w:rsidRPr="006A6AC6">
              <w:rPr>
                <w:i/>
                <w:iCs/>
                <w:sz w:val="16"/>
                <w:szCs w:val="16"/>
              </w:rPr>
              <w:t xml:space="preserve">SEY6210, </w:t>
            </w:r>
            <w:r w:rsidRPr="006A6AC6">
              <w:rPr>
                <w:rFonts w:eastAsia="Times"/>
                <w:i/>
                <w:iCs/>
                <w:sz w:val="16"/>
                <w:szCs w:val="16"/>
              </w:rPr>
              <w:t>MATα</w:t>
            </w:r>
            <w:r w:rsidRPr="006A6AC6">
              <w:rPr>
                <w:i/>
                <w:iCs/>
                <w:sz w:val="16"/>
                <w:szCs w:val="16"/>
              </w:rPr>
              <w:t>, ubp2</w:t>
            </w:r>
            <w:proofErr w:type="gramStart"/>
            <w:r w:rsidRPr="006A6AC6">
              <w:rPr>
                <w:rFonts w:eastAsia="DengXian"/>
                <w:i/>
                <w:iCs/>
                <w:sz w:val="16"/>
                <w:szCs w:val="16"/>
              </w:rPr>
              <w:t>∆::</w:t>
            </w:r>
            <w:proofErr w:type="gramEnd"/>
            <w:r w:rsidRPr="006A6AC6">
              <w:rPr>
                <w:rFonts w:eastAsia="DengXian"/>
                <w:i/>
                <w:iCs/>
                <w:sz w:val="16"/>
                <w:szCs w:val="16"/>
              </w:rPr>
              <w:t>KAN</w:t>
            </w:r>
          </w:p>
        </w:tc>
        <w:tc>
          <w:tcPr>
            <w:tcW w:w="21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3AEB5B0" w14:textId="5EA63009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2A, 2B</w:t>
            </w:r>
            <w:r w:rsidR="006925EB">
              <w:rPr>
                <w:sz w:val="16"/>
                <w:szCs w:val="16"/>
              </w:rPr>
              <w:t>.</w:t>
            </w:r>
          </w:p>
        </w:tc>
        <w:tc>
          <w:tcPr>
            <w:tcW w:w="1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7CD52A" w14:textId="2B18A046" w:rsidR="008D6F78" w:rsidRDefault="008D6F78" w:rsidP="00115C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IbzwvQXV0aG9yPjxZZWFyPjIwMTc8L1llYXI+PFJlY051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Ho et al., 2017)</w:t>
            </w:r>
            <w:r>
              <w:rPr>
                <w:sz w:val="16"/>
                <w:szCs w:val="16"/>
              </w:rPr>
              <w:fldChar w:fldCharType="end"/>
            </w:r>
          </w:p>
        </w:tc>
      </w:tr>
    </w:tbl>
    <w:p w14:paraId="4D833409" w14:textId="77777777" w:rsidR="002346CC" w:rsidRPr="006A6AC6" w:rsidRDefault="002346CC" w:rsidP="00894AD6">
      <w:pPr>
        <w:rPr>
          <w:rFonts w:eastAsia="Times"/>
          <w:lang w:val="el-GR"/>
        </w:rPr>
      </w:pPr>
    </w:p>
    <w:p w14:paraId="71AFE03D" w14:textId="77A7FAFA" w:rsidR="007321C9" w:rsidRPr="00894AD6" w:rsidRDefault="00C36D06" w:rsidP="00894AD6">
      <w:pPr>
        <w:rPr>
          <w:rFonts w:eastAsia="Times"/>
        </w:rPr>
      </w:pPr>
      <w:r>
        <w:rPr>
          <w:rFonts w:eastAsia="Times"/>
        </w:rPr>
        <w:t xml:space="preserve">Table 2: </w:t>
      </w:r>
      <w:r w:rsidR="009F6627" w:rsidRPr="00894AD6">
        <w:rPr>
          <w:rFonts w:eastAsia="Times"/>
        </w:rPr>
        <w:t>Plasmids used in this study</w:t>
      </w:r>
    </w:p>
    <w:tbl>
      <w:tblPr>
        <w:tblW w:w="9640" w:type="dxa"/>
        <w:tblInd w:w="-147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239"/>
        <w:gridCol w:w="4715"/>
        <w:gridCol w:w="2693"/>
        <w:gridCol w:w="993"/>
      </w:tblGrid>
      <w:tr w:rsidR="009E03FD" w:rsidRPr="00894AD6" w14:paraId="2D2ADFE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33A886A" w14:textId="77777777" w:rsidR="007321C9" w:rsidRPr="004A3C3F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4A3C3F">
              <w:rPr>
                <w:rFonts w:eastAsia="Times"/>
                <w:b/>
                <w:bCs/>
                <w:sz w:val="16"/>
                <w:szCs w:val="16"/>
              </w:rPr>
              <w:t>Name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78FEE8C" w14:textId="77777777" w:rsidR="007321C9" w:rsidRPr="004A3C3F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4A3C3F">
              <w:rPr>
                <w:rFonts w:eastAsia="Times"/>
                <w:b/>
                <w:bCs/>
                <w:sz w:val="16"/>
                <w:szCs w:val="16"/>
              </w:rPr>
              <w:t>Description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BF58DC" w14:textId="77777777" w:rsidR="007321C9" w:rsidRPr="004A3C3F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4A3C3F">
              <w:rPr>
                <w:rFonts w:eastAsia="Times"/>
                <w:b/>
                <w:bCs/>
                <w:sz w:val="16"/>
                <w:szCs w:val="16"/>
              </w:rPr>
              <w:t>Use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2C0E556" w14:textId="77777777" w:rsidR="007321C9" w:rsidRPr="004A3C3F" w:rsidRDefault="009F6627" w:rsidP="00894AD6">
            <w:pPr>
              <w:rPr>
                <w:b/>
                <w:bCs/>
                <w:sz w:val="16"/>
                <w:szCs w:val="16"/>
              </w:rPr>
            </w:pPr>
            <w:r w:rsidRPr="004A3C3F">
              <w:rPr>
                <w:rFonts w:eastAsia="Times"/>
                <w:b/>
                <w:bCs/>
                <w:sz w:val="16"/>
                <w:szCs w:val="16"/>
              </w:rPr>
              <w:t>Source</w:t>
            </w:r>
          </w:p>
        </w:tc>
      </w:tr>
      <w:tr w:rsidR="00533D06" w:rsidRPr="00894AD6" w14:paraId="22C49EE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5A90257" w14:textId="792D6FE5" w:rsidR="00533D06" w:rsidRPr="007D5BFC" w:rsidRDefault="00533D06" w:rsidP="00894AD6">
            <w:pPr>
              <w:rPr>
                <w:sz w:val="16"/>
                <w:szCs w:val="16"/>
              </w:rPr>
            </w:pPr>
            <w:r w:rsidRPr="007D5BFC">
              <w:rPr>
                <w:sz w:val="16"/>
                <w:szCs w:val="16"/>
              </w:rPr>
              <w:t>pLZ183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FCBAF34" w14:textId="5F2AA55E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-Art5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40D316F" w14:textId="0216E6B0" w:rsidR="00533D06" w:rsidRPr="004A3C3F" w:rsidRDefault="00533D06" w:rsidP="00894AD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>Figure 1B, 1C, 2A, 2D, 3D</w:t>
            </w:r>
            <w:r>
              <w:rPr>
                <w:sz w:val="16"/>
                <w:szCs w:val="16"/>
              </w:rPr>
              <w:t>, 5A</w:t>
            </w:r>
            <w:r w:rsidRPr="004A3C3F">
              <w:rPr>
                <w:sz w:val="16"/>
                <w:szCs w:val="16"/>
              </w:rPr>
              <w:t xml:space="preserve">; 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3</w:t>
            </w:r>
            <w:r w:rsidRPr="004A3C3F">
              <w:rPr>
                <w:sz w:val="16"/>
                <w:szCs w:val="16"/>
              </w:rPr>
              <w:t>A</w:t>
            </w:r>
            <w:r>
              <w:rPr>
                <w:sz w:val="16"/>
                <w:szCs w:val="16"/>
              </w:rPr>
              <w:t>, 3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2E5D79" w14:textId="439C91C1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533D06" w:rsidRPr="00894AD6" w14:paraId="68B86520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DD25BE" w14:textId="07942EF5" w:rsidR="00533D06" w:rsidRPr="007D5BFC" w:rsidRDefault="00533D06" w:rsidP="00894AD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2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FDCF07" w14:textId="7F86E48C" w:rsidR="00533D06" w:rsidRPr="004A3C3F" w:rsidRDefault="00533D06" w:rsidP="00894AD6">
            <w:pPr>
              <w:rPr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K364R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FC13B1" w14:textId="54485199" w:rsidR="00533D06" w:rsidRPr="004A3C3F" w:rsidRDefault="00533D06" w:rsidP="00894AD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>Figure 1B, 1C, 2A, 2D, 3D</w:t>
            </w:r>
            <w:r>
              <w:rPr>
                <w:sz w:val="16"/>
                <w:szCs w:val="16"/>
              </w:rPr>
              <w:t>, 5A</w:t>
            </w:r>
            <w:r w:rsidRPr="004A3C3F">
              <w:rPr>
                <w:sz w:val="16"/>
                <w:szCs w:val="16"/>
              </w:rPr>
              <w:t xml:space="preserve">; 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3</w:t>
            </w:r>
            <w:r w:rsidRPr="004A3C3F">
              <w:rPr>
                <w:sz w:val="16"/>
                <w:szCs w:val="16"/>
              </w:rPr>
              <w:t>A</w:t>
            </w:r>
            <w:r>
              <w:rPr>
                <w:sz w:val="16"/>
                <w:szCs w:val="16"/>
              </w:rPr>
              <w:t>, 3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8C201B" w14:textId="45A56BA2" w:rsidR="00533D06" w:rsidRPr="004A3C3F" w:rsidRDefault="00533D06" w:rsidP="00894AD6">
            <w:pPr>
              <w:rPr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56C3A24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0DD3CD7" w14:textId="1BD716E9" w:rsidR="00533D06" w:rsidRPr="007D5BFC" w:rsidRDefault="00533D06" w:rsidP="00894AD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4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273FE29" w14:textId="1F0F9601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 xml:space="preserve"> (P532A, Y535A, P560A, Y562A, P580A, Y582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EA670C" w14:textId="2772D47C" w:rsidR="00533D06" w:rsidRPr="004A3C3F" w:rsidRDefault="00533D06" w:rsidP="00894AD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>Figure 1B, 1C, 2A, 3D</w:t>
            </w:r>
            <w:r>
              <w:rPr>
                <w:sz w:val="16"/>
                <w:szCs w:val="16"/>
              </w:rPr>
              <w:t>, 5A</w:t>
            </w:r>
            <w:r w:rsidRPr="004A3C3F">
              <w:rPr>
                <w:sz w:val="16"/>
                <w:szCs w:val="16"/>
              </w:rPr>
              <w:t xml:space="preserve">; 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3C, 3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98036D0" w14:textId="0875645A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2180E08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997B14" w14:textId="421DD900" w:rsidR="00533D06" w:rsidRPr="007D5BFC" w:rsidRDefault="00533D06" w:rsidP="00894AD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0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137213" w14:textId="316477C3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5-GFP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0C2B80" w14:textId="70FB0A5E" w:rsidR="00533D06" w:rsidRPr="007D5BFC" w:rsidRDefault="00533D06" w:rsidP="00894AD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2B, 2</w:t>
            </w:r>
            <w:r>
              <w:rPr>
                <w:rFonts w:hint="eastAsia"/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>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EDBD38" w14:textId="7A61AA0F" w:rsidR="00533D06" w:rsidRPr="004A3C3F" w:rsidRDefault="00533D06" w:rsidP="00894AD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73E996E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B400306" w14:textId="3B3FC9B9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4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1C0B109" w14:textId="0FA81219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K364R</w:t>
            </w:r>
            <w:r w:rsidRPr="004A3C3F">
              <w:rPr>
                <w:rFonts w:eastAsia="Times"/>
                <w:sz w:val="16"/>
                <w:szCs w:val="16"/>
              </w:rPr>
              <w:t>-</w:t>
            </w:r>
            <w:r>
              <w:rPr>
                <w:rFonts w:eastAsia="Times"/>
                <w:sz w:val="16"/>
                <w:szCs w:val="16"/>
              </w:rPr>
              <w:t>GFP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544E0E" w14:textId="30FF97D6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2B, 2</w:t>
            </w:r>
            <w:r>
              <w:rPr>
                <w:rFonts w:hint="eastAsia"/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>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5435A3D" w14:textId="76ECD16A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33E8357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B737E2" w14:textId="6110C613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4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0E7D795" w14:textId="1A683F3F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</w:t>
            </w:r>
            <w:r>
              <w:rPr>
                <w:rFonts w:eastAsia="Times"/>
                <w:sz w:val="16"/>
                <w:szCs w:val="16"/>
              </w:rPr>
              <w:t>GFP (P532A, Y535A, P560A, Y562A, P580A, Y582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4639FC" w14:textId="6E3F1370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2B, 2</w:t>
            </w:r>
            <w:r>
              <w:rPr>
                <w:rFonts w:hint="eastAsia"/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>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2B3DA2" w14:textId="2D071D8B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F87677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375614" w14:textId="32D85F0C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LZ55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3EDFF94" w14:textId="2483D88F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D278A3">
              <w:rPr>
                <w:rFonts w:eastAsia="Times"/>
                <w:sz w:val="16"/>
                <w:szCs w:val="16"/>
              </w:rPr>
              <w:t>pRS426-</w:t>
            </w:r>
            <w:r>
              <w:rPr>
                <w:rFonts w:eastAsia="Times"/>
                <w:sz w:val="16"/>
                <w:szCs w:val="16"/>
              </w:rPr>
              <w:t>pCUP1-</w:t>
            </w:r>
            <w:r w:rsidRPr="00D278A3">
              <w:rPr>
                <w:rFonts w:eastAsia="Times"/>
                <w:sz w:val="16"/>
                <w:szCs w:val="16"/>
              </w:rPr>
              <w:t>Myc-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72A117" w14:textId="338AC392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D, 6C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49ABE67" w14:textId="024A1955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533D06" w:rsidRPr="00894AD6" w14:paraId="5A0BC40B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7B3D7B8" w14:textId="618F4640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6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6767E9" w14:textId="614605BB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pRS415-</w:t>
            </w:r>
            <w:r>
              <w:rPr>
                <w:rFonts w:eastAsia="Times" w:hint="eastAsia"/>
                <w:sz w:val="16"/>
                <w:szCs w:val="16"/>
              </w:rPr>
              <w:t>A</w:t>
            </w:r>
            <w:r>
              <w:rPr>
                <w:rFonts w:eastAsia="Times"/>
                <w:sz w:val="16"/>
                <w:szCs w:val="16"/>
              </w:rPr>
              <w:t>rt5-3HA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F0A4D15" w14:textId="5C09B113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2E, 6A, 6B, 6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3BE6A3" w14:textId="42ADFE5D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1F0B465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889C96" w14:textId="3CF55486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3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EBD758" w14:textId="0141E7AA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 xml:space="preserve">pRS415-art5-K364R-3HA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B1354B" w14:textId="203C03DA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2E, 6B, 6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564E6C" w14:textId="128626AA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57AF61BD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820C25" w14:textId="159EB4F5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5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18E10C" w14:textId="453694DC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K364R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>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47E8212" w14:textId="57E78085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3</w:t>
            </w:r>
            <w:r>
              <w:rPr>
                <w:rFonts w:hint="eastAsia"/>
                <w:sz w:val="16"/>
                <w:szCs w:val="16"/>
              </w:rPr>
              <w:t>A</w:t>
            </w:r>
            <w:r>
              <w:rPr>
                <w:sz w:val="16"/>
                <w:szCs w:val="16"/>
              </w:rPr>
              <w:t>, 3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450B7FD" w14:textId="411D21A5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53AE260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51437A8" w14:textId="4AE50594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5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3A7DA88" w14:textId="49550DDE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>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777D95" w14:textId="6284214C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1B, 1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197F71" w14:textId="16760181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61EF845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2446B8" w14:textId="3A615FFA" w:rsidR="00533D06" w:rsidRPr="007D5BFC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5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B9CD1F" w14:textId="0B96B217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>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AFEF4A7" w14:textId="018B4A4B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1B, 1C, </w:t>
            </w: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3C, 3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FC9511" w14:textId="404C2DF8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2C8870B8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A108A34" w14:textId="3590E617" w:rsidR="00533D06" w:rsidRPr="007D5BFC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5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792D6D6" w14:textId="7DE32172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>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748C9CD" w14:textId="0FF67F30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1B, 1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729345" w14:textId="2C9C7604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7B9A8BA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3730F68" w14:textId="7E2C6825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6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22EC96" w14:textId="219744CC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4A3C3F">
              <w:rPr>
                <w:rFonts w:eastAsia="Times"/>
                <w:sz w:val="16"/>
                <w:szCs w:val="16"/>
              </w:rPr>
              <w:t>pRS416</w:t>
            </w:r>
            <w:r>
              <w:rPr>
                <w:rFonts w:eastAsia="Times"/>
                <w:sz w:val="16"/>
                <w:szCs w:val="16"/>
              </w:rPr>
              <w:t>-a</w:t>
            </w:r>
            <w:r w:rsidRPr="004A3C3F">
              <w:rPr>
                <w:rFonts w:eastAsia="Times"/>
                <w:sz w:val="16"/>
                <w:szCs w:val="16"/>
              </w:rPr>
              <w:t>rt5</w:t>
            </w:r>
            <w:r>
              <w:rPr>
                <w:rFonts w:eastAsia="Times"/>
                <w:sz w:val="16"/>
                <w:szCs w:val="16"/>
              </w:rPr>
              <w:t>-∆PY</w:t>
            </w:r>
            <w:r w:rsidRPr="004A3C3F">
              <w:rPr>
                <w:rFonts w:eastAsia="Times"/>
                <w:sz w:val="16"/>
                <w:szCs w:val="16"/>
              </w:rPr>
              <w:t>-HTF</w:t>
            </w:r>
            <w:r>
              <w:rPr>
                <w:rFonts w:eastAsia="Times"/>
                <w:sz w:val="16"/>
                <w:szCs w:val="16"/>
              </w:rPr>
              <w:t>-4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6DB0E3C" w14:textId="30455354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1B, 1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CBDE22C" w14:textId="38C4D13A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287E431A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936559" w14:textId="734003BB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19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A3E7B0" w14:textId="08574781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HTF (W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3FC3B68" w14:textId="2E3FE6DD" w:rsidR="00533D06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B, 1</w:t>
            </w:r>
            <w:proofErr w:type="gramStart"/>
            <w:r>
              <w:rPr>
                <w:sz w:val="16"/>
                <w:szCs w:val="16"/>
              </w:rPr>
              <w:t xml:space="preserve">C; </w:t>
            </w:r>
            <w:r>
              <w:rPr>
                <w:rFonts w:hint="eastAsia"/>
                <w:sz w:val="16"/>
                <w:szCs w:val="16"/>
              </w:rPr>
              <w:t xml:space="preserve"> F</w:t>
            </w:r>
            <w:r>
              <w:rPr>
                <w:sz w:val="16"/>
                <w:szCs w:val="16"/>
              </w:rPr>
              <w:t>igure</w:t>
            </w:r>
            <w:proofErr w:type="gramEnd"/>
            <w:r>
              <w:rPr>
                <w:sz w:val="16"/>
                <w:szCs w:val="16"/>
              </w:rPr>
              <w:t xml:space="preserve"> 5B; </w:t>
            </w: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A; Figure 2-figure supplemental 4A, 4B; Figure 3-figure supplemental 1E, 1F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7FD0E9" w14:textId="600ABF49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Baile et al., 2019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5E97364B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85A041B" w14:textId="542AE8B6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35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05C3FF3" w14:textId="4B6A903D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K486R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E0E1357" w14:textId="0BE982F2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 xml:space="preserve">1B, 1C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5B; </w:t>
            </w: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A; Figure 2-figure supplemental 4A, 4B; Figure 3-figure supplemental 1E, 1F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089DB6" w14:textId="00A3BB31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Baile et al., 2019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1459F8E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401512B" w14:textId="4F1A646F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32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93B3AA" w14:textId="0AC1A5C2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∆PY-HTF (</w:t>
            </w:r>
            <w:r w:rsidRPr="00B271CF">
              <w:rPr>
                <w:rFonts w:eastAsia="Times"/>
                <w:sz w:val="16"/>
                <w:szCs w:val="16"/>
              </w:rPr>
              <w:t>P678A, Y681A, P690A, Y692A</w:t>
            </w:r>
            <w:r>
              <w:rPr>
                <w:rFonts w:eastAsia="Times"/>
                <w:sz w:val="16"/>
                <w:szCs w:val="16"/>
              </w:rPr>
              <w:t xml:space="preserve">)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A6060D1" w14:textId="2F4C8DC4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 xml:space="preserve">1B, 1C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5B; Figure 2-figure supplemental 4A, 4B; Figure 3-figure supplemental 1E, 1F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6F0685" w14:textId="133AD948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CYWlsZTwvQXV0aG9yPjxZZWFyPjIwMTk8L1llYXI+PFJl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Baile et al., 2019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53FC2400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361E393" w14:textId="62AD56A0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4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6457F1" w14:textId="0C163B6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385AF1">
              <w:rPr>
                <w:rFonts w:eastAsia="Times"/>
                <w:sz w:val="16"/>
                <w:szCs w:val="16"/>
              </w:rPr>
              <w:t>pRS306-ART1-HTF</w:t>
            </w:r>
            <w:r>
              <w:rPr>
                <w:rFonts w:eastAsia="Times"/>
                <w:sz w:val="16"/>
                <w:szCs w:val="16"/>
              </w:rPr>
              <w:t>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D8E94B7" w14:textId="2B497860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1EBF3FF" w14:textId="3F5F179F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6C35BD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1D41E85" w14:textId="06C05985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5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1A39FEB" w14:textId="02E8E3F5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385AF1">
              <w:rPr>
                <w:rFonts w:eastAsia="Times"/>
                <w:sz w:val="16"/>
                <w:szCs w:val="16"/>
              </w:rPr>
              <w:t>pRS306-ART1-HTF</w:t>
            </w:r>
            <w:r>
              <w:rPr>
                <w:rFonts w:eastAsia="Times"/>
                <w:sz w:val="16"/>
                <w:szCs w:val="16"/>
              </w:rPr>
              <w:t>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D3ADEC6" w14:textId="67B2F82F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6813B0E" w14:textId="7B8ABB68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61100AC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FE27DFE" w14:textId="2394AA89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5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085BE0" w14:textId="6DFAB67A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385AF1">
              <w:rPr>
                <w:rFonts w:eastAsia="Times"/>
                <w:sz w:val="16"/>
                <w:szCs w:val="16"/>
              </w:rPr>
              <w:t>pRS306-ART1-HTF</w:t>
            </w:r>
            <w:r>
              <w:rPr>
                <w:rFonts w:eastAsia="Times"/>
                <w:sz w:val="16"/>
                <w:szCs w:val="16"/>
              </w:rPr>
              <w:t>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EB9A214" w14:textId="536576E1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28B9CEE" w14:textId="55354614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749B781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06482A" w14:textId="405F5EE9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5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20B4261" w14:textId="2811E622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K486R-HTF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4FE7C3F" w14:textId="6074F413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1F16424" w14:textId="68D553EE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361D05F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FFFC0E" w14:textId="6B01470A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5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7599E6" w14:textId="04636951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K486R-HTF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D9DF8AE" w14:textId="533A9FAE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059E2E3" w14:textId="029C5F73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635F1F6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B7D7D70" w14:textId="43F894B4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5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841FA97" w14:textId="33634C2E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K486R-HTF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63768F1" w14:textId="3C3E3D44" w:rsidR="00533D06" w:rsidRPr="004A3C3F" w:rsidRDefault="00533D06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2-figure supplemental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C1C994" w14:textId="1EE0A452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5AAFAE6D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23A0E2C" w14:textId="1D6CC106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3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3E59E4" w14:textId="580BF86F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∆PY-HTF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0B6A99" w14:textId="573E4371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B, 1C; Figure 2-figure supplemental 4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056991" w14:textId="57E45EA6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7DB10CAB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56FCB2" w14:textId="53218E8E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4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29113B" w14:textId="066F0D10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∆PY-HTF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E86D2BB" w14:textId="6C3659FB" w:rsidR="00533D06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B, 1C; Figure 2-figure supplemental 4B; Figure 6-figure supplemental 1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54F4904" w14:textId="7AC0ADA5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05FBD11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F69981" w14:textId="41CBED93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3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6BE4AB" w14:textId="2BA02C54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306-art1-∆PY-HTF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30693C" w14:textId="0F508F92" w:rsidR="00533D06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B, 1C; Figure 2-figure supplemental 4B; Figure 6-figure supplemental 1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841F90B" w14:textId="499B4334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973010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E5EACA6" w14:textId="69427368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13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1122597" w14:textId="319B3A2E" w:rsidR="00533D06" w:rsidRPr="004A3C3F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038B7B2" w14:textId="30997564" w:rsidR="00533D06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AEBF718" w14:textId="5114A95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7D410F80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A359D1" w14:textId="679233EB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16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B980D6" w14:textId="6DAA33F7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HTF (</w:t>
            </w:r>
            <w:r w:rsidRPr="005B5736">
              <w:rPr>
                <w:rFonts w:eastAsia="Times"/>
                <w:sz w:val="16"/>
                <w:szCs w:val="16"/>
              </w:rPr>
              <w:t>K235,245,264,267R</w:t>
            </w:r>
            <w:r>
              <w:rPr>
                <w:rFonts w:eastAsia="Times"/>
                <w:sz w:val="16"/>
                <w:szCs w:val="16"/>
              </w:rPr>
              <w:t xml:space="preserve">)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99090BF" w14:textId="37A9897C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0DC4BA" w14:textId="36A22C74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0ABBBD6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8FB28A4" w14:textId="6683E10F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15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52DD4B" w14:textId="6AE0B94A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∆PY-HTF (</w:t>
            </w:r>
            <w:r w:rsidRPr="005B5736">
              <w:rPr>
                <w:rFonts w:eastAsia="Times"/>
                <w:sz w:val="16"/>
                <w:szCs w:val="16"/>
              </w:rPr>
              <w:t>P415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Y417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P488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Y490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P640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Y642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P657A</w:t>
            </w:r>
            <w:r>
              <w:rPr>
                <w:rFonts w:eastAsia="Times"/>
                <w:sz w:val="16"/>
                <w:szCs w:val="16"/>
              </w:rPr>
              <w:t xml:space="preserve">, </w:t>
            </w:r>
            <w:r w:rsidRPr="005B5736">
              <w:rPr>
                <w:rFonts w:eastAsia="Times"/>
                <w:sz w:val="16"/>
                <w:szCs w:val="16"/>
              </w:rPr>
              <w:t>Y659A</w:t>
            </w:r>
            <w:r>
              <w:rPr>
                <w:rFonts w:eastAsia="Times"/>
                <w:sz w:val="16"/>
                <w:szCs w:val="16"/>
              </w:rPr>
              <w:t>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400452F" w14:textId="5CBFE216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6B0C18" w14:textId="73FB92A8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0603201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2F25EBC" w14:textId="57D2D9EE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6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292C0F" w14:textId="3770355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∆PY-HTF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18C2C84" w14:textId="4D4B3CE3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94A176" w14:textId="70F5528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1C68C903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847956" w14:textId="7ADCCA7E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6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32FE1BC" w14:textId="610B2FB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∆PY-HTF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F3CF1F" w14:textId="15245336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5DD2B2" w14:textId="60444C1D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5871C18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801DEFA" w14:textId="3428C30C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6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AD40D11" w14:textId="239E6F3D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art4-∆PY-HTF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05FC66" w14:textId="721CAC73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1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2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4B0A9E0" w14:textId="0985E8E6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50BB5498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9DDD5D" w14:textId="6BC6D703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lastRenderedPageBreak/>
              <w:t>p</w:t>
            </w:r>
            <w:r>
              <w:rPr>
                <w:sz w:val="16"/>
                <w:szCs w:val="16"/>
              </w:rPr>
              <w:t>TK13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141F974" w14:textId="42626AF1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 xml:space="preserve"> </w:t>
            </w:r>
            <w:r w:rsidRPr="006D181D">
              <w:rPr>
                <w:rFonts w:eastAsia="Times"/>
                <w:sz w:val="16"/>
                <w:szCs w:val="16"/>
              </w:rPr>
              <w:t>pCM189-Art1-HTF (</w:t>
            </w:r>
            <w:proofErr w:type="spellStart"/>
            <w:r w:rsidRPr="006D181D">
              <w:rPr>
                <w:rFonts w:eastAsia="Times"/>
                <w:sz w:val="16"/>
                <w:szCs w:val="16"/>
              </w:rPr>
              <w:t>TetOff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regulated Art1</w:t>
            </w:r>
            <w:r w:rsidRPr="006D181D">
              <w:rPr>
                <w:rFonts w:eastAsia="Times"/>
                <w:sz w:val="16"/>
                <w:szCs w:val="16"/>
              </w:rPr>
              <w:t>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B0B8140" w14:textId="1EBA9BA1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A, Figure 6-figure supplemental 2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36A513C" w14:textId="7DD0961C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Guiney et al., 2016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6028112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E156AB4" w14:textId="2BDA8C32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3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AB44BE" w14:textId="32B13952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6D181D">
              <w:rPr>
                <w:rFonts w:eastAsia="Times"/>
                <w:sz w:val="16"/>
                <w:szCs w:val="16"/>
              </w:rPr>
              <w:t>pCM189-</w:t>
            </w:r>
            <w:r>
              <w:rPr>
                <w:rFonts w:eastAsia="Times"/>
                <w:sz w:val="16"/>
                <w:szCs w:val="16"/>
              </w:rPr>
              <w:t>a</w:t>
            </w:r>
            <w:r w:rsidRPr="006D181D">
              <w:rPr>
                <w:rFonts w:eastAsia="Times"/>
                <w:sz w:val="16"/>
                <w:szCs w:val="16"/>
              </w:rPr>
              <w:t>rt1</w:t>
            </w:r>
            <w:r>
              <w:rPr>
                <w:rFonts w:eastAsia="Times"/>
                <w:sz w:val="16"/>
                <w:szCs w:val="16"/>
              </w:rPr>
              <w:t>-K486R</w:t>
            </w:r>
            <w:r w:rsidRPr="006D181D">
              <w:rPr>
                <w:rFonts w:eastAsia="Times"/>
                <w:sz w:val="16"/>
                <w:szCs w:val="16"/>
              </w:rPr>
              <w:t>-HTF (</w:t>
            </w:r>
            <w:proofErr w:type="spellStart"/>
            <w:r w:rsidRPr="006D181D">
              <w:rPr>
                <w:rFonts w:eastAsia="Times"/>
                <w:sz w:val="16"/>
                <w:szCs w:val="16"/>
              </w:rPr>
              <w:t>TetOff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regulated Art1</w:t>
            </w:r>
            <w:r w:rsidRPr="006D181D">
              <w:rPr>
                <w:rFonts w:eastAsia="Times"/>
                <w:sz w:val="16"/>
                <w:szCs w:val="16"/>
              </w:rPr>
              <w:t>)</w:t>
            </w:r>
            <w:r>
              <w:rPr>
                <w:rFonts w:eastAsia="Times"/>
                <w:sz w:val="16"/>
                <w:szCs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379268E" w14:textId="582C7BBF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C90740" w14:textId="7B47A32A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533D06" w:rsidRPr="00894AD6" w14:paraId="7434E91D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4CE04B2" w14:textId="1A8532DB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29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96DD5A" w14:textId="36FE2DF6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p(GPD)-ART1-mNG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CB6CAD8" w14:textId="45DF0101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B9091C3" w14:textId="1D968F10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061ED8F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502C756" w14:textId="42C830E6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1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A60CE0" w14:textId="09FBE7DF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p(GPD)-ART1-HTF (W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B48D707" w14:textId="7AD0674A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D, Figure 3-figure supplemental 1G, 1H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46DDF5E" w14:textId="26A1B1DD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533D06" w:rsidRPr="00894AD6" w14:paraId="2FFFC37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A0DD31" w14:textId="107516F7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EG14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6528D4D" w14:textId="258B97A4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625F52">
              <w:rPr>
                <w:rFonts w:eastAsia="Times"/>
                <w:sz w:val="16"/>
                <w:szCs w:val="16"/>
              </w:rPr>
              <w:t>pRS305-Mup1-GFP</w:t>
            </w:r>
            <w:r>
              <w:rPr>
                <w:rFonts w:eastAsia="Times"/>
                <w:sz w:val="16"/>
                <w:szCs w:val="16"/>
              </w:rPr>
              <w:t xml:space="preserve"> (</w:t>
            </w:r>
            <w:r w:rsidRPr="00625F52">
              <w:rPr>
                <w:rFonts w:eastAsia="Times"/>
                <w:sz w:val="16"/>
                <w:szCs w:val="16"/>
              </w:rPr>
              <w:t>WT</w:t>
            </w:r>
            <w:r>
              <w:rPr>
                <w:rFonts w:eastAsia="Times"/>
                <w:sz w:val="16"/>
                <w:szCs w:val="16"/>
              </w:rPr>
              <w:t>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803770B" w14:textId="36BBD0C5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7FAEA6A" w14:textId="1481C763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Guiney et al., 2016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6D670B2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489B10" w14:textId="7177D45A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EG15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A716B23" w14:textId="1BBBD5B8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 w:rsidRPr="00625F52">
              <w:rPr>
                <w:rFonts w:eastAsia="Times"/>
                <w:sz w:val="16"/>
                <w:szCs w:val="16"/>
              </w:rPr>
              <w:t>pRS305-</w:t>
            </w:r>
            <w:r>
              <w:rPr>
                <w:rFonts w:eastAsia="Times"/>
                <w:sz w:val="16"/>
                <w:szCs w:val="16"/>
              </w:rPr>
              <w:t>m</w:t>
            </w:r>
            <w:r w:rsidRPr="00625F52">
              <w:rPr>
                <w:rFonts w:eastAsia="Times"/>
                <w:sz w:val="16"/>
                <w:szCs w:val="16"/>
              </w:rPr>
              <w:t>up1</w:t>
            </w:r>
            <w:r>
              <w:rPr>
                <w:rFonts w:eastAsia="Times"/>
                <w:sz w:val="16"/>
                <w:szCs w:val="16"/>
              </w:rPr>
              <w:t>-Q49R</w:t>
            </w:r>
            <w:r w:rsidRPr="00625F52">
              <w:rPr>
                <w:rFonts w:eastAsia="Times"/>
                <w:sz w:val="16"/>
                <w:szCs w:val="16"/>
              </w:rPr>
              <w:t>-GFP</w:t>
            </w:r>
            <w:r>
              <w:rPr>
                <w:rFonts w:eastAsia="Times"/>
                <w:sz w:val="16"/>
                <w:szCs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C27F723" w14:textId="539FC684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4104EF" w14:textId="2829F249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 </w:instrText>
            </w:r>
            <w:r>
              <w:rPr>
                <w:rFonts w:eastAsia="Times"/>
                <w:sz w:val="16"/>
                <w:szCs w:val="16"/>
              </w:rPr>
              <w:fldChar w:fldCharType="begin">
                <w:fldData xml:space="preserve">PEVuZE5vdGU+PENpdGU+PEF1dGhvcj5HdWluZXk8L0F1dGhvcj48WWVhcj4yMDE2PC9ZZWFyPjxS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</w:fldData>
              </w:fldChar>
            </w:r>
            <w:r>
              <w:rPr>
                <w:rFonts w:eastAsia="Times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end"/>
            </w:r>
            <w:r>
              <w:rPr>
                <w:rFonts w:eastAsia="Times"/>
                <w:sz w:val="16"/>
                <w:szCs w:val="16"/>
              </w:rPr>
            </w:r>
            <w:r>
              <w:rPr>
                <w:rFonts w:eastAsia="Times"/>
                <w:sz w:val="16"/>
                <w:szCs w:val="16"/>
              </w:rPr>
              <w:fldChar w:fldCharType="separate"/>
            </w:r>
            <w:r>
              <w:rPr>
                <w:rFonts w:eastAsia="Times"/>
                <w:noProof/>
                <w:sz w:val="16"/>
                <w:szCs w:val="16"/>
              </w:rPr>
              <w:t>(Guiney et al., 2016)</w:t>
            </w:r>
            <w:r>
              <w:rPr>
                <w:rFonts w:eastAsia="Times"/>
                <w:sz w:val="16"/>
                <w:szCs w:val="16"/>
              </w:rPr>
              <w:fldChar w:fldCharType="end"/>
            </w:r>
          </w:p>
        </w:tc>
      </w:tr>
      <w:tr w:rsidR="00533D06" w:rsidRPr="00894AD6" w14:paraId="58AB277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5C836A8" w14:textId="0917A1D0" w:rsidR="00533D06" w:rsidRDefault="00533D06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43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E57B23" w14:textId="32ECED03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p(GPD)-art1-K486R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AB1CFB9" w14:textId="1F275159" w:rsidR="00533D06" w:rsidRPr="004A3C3F" w:rsidRDefault="00533D06" w:rsidP="001369E6">
            <w:pPr>
              <w:rPr>
                <w:sz w:val="16"/>
                <w:szCs w:val="16"/>
              </w:rPr>
            </w:pPr>
            <w:r w:rsidRPr="004A3C3F">
              <w:rPr>
                <w:sz w:val="16"/>
                <w:szCs w:val="16"/>
              </w:rPr>
              <w:t xml:space="preserve">Figure </w:t>
            </w:r>
            <w:r>
              <w:rPr>
                <w:sz w:val="16"/>
                <w:szCs w:val="16"/>
              </w:rPr>
              <w:t>2</w:t>
            </w:r>
            <w:r w:rsidRPr="004A3C3F">
              <w:rPr>
                <w:sz w:val="16"/>
                <w:szCs w:val="16"/>
              </w:rPr>
              <w:t xml:space="preserve">-figure supplemental </w:t>
            </w:r>
            <w:r>
              <w:rPr>
                <w:sz w:val="16"/>
                <w:szCs w:val="16"/>
              </w:rPr>
              <w:t>1F, Figure 3-figure supplemental 1G, 1H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27AB62A" w14:textId="3D047079" w:rsidR="00533D06" w:rsidRDefault="00533D06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6E838AA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D6AC1C" w14:textId="394733F8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43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C957EC2" w14:textId="7F5604C0" w:rsidR="00AD3A24" w:rsidRPr="00625F52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6-p(GPD)-art1-∆PY-HTF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E2CACBB" w14:textId="254409F1" w:rsidR="00AD3A24" w:rsidRPr="004A3C3F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3-figure supplemental 1G, 1H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2EB78BC" w14:textId="3E3E15F4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</w:p>
        </w:tc>
      </w:tr>
      <w:tr w:rsidR="00AD3A24" w:rsidRPr="00894AD6" w14:paraId="5FEA17B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86140BD" w14:textId="2EC9997B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GEX-6p-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5FD7771" w14:textId="51A0440B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E</w:t>
            </w:r>
            <w:r>
              <w:rPr>
                <w:rFonts w:eastAsia="Times"/>
                <w:sz w:val="16"/>
                <w:szCs w:val="16"/>
              </w:rPr>
              <w:t>mpty vector for GST fusion protein expression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7DBE94B" w14:textId="3C571EC6" w:rsidR="00AD3A24" w:rsidRPr="000E15B9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91A16A" w14:textId="7544780E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Lab stock</w:t>
            </w:r>
          </w:p>
        </w:tc>
      </w:tr>
      <w:tr w:rsidR="00AD3A24" w:rsidRPr="00894AD6" w14:paraId="44AF36C3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A78D83C" w14:textId="523471C4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6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0C33EA" w14:textId="534359D3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HECT (W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43061BD" w14:textId="16F7668E" w:rsidR="00AD3A24" w:rsidRPr="004A3C3F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F225F4F" w14:textId="4D2A7A79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01B4C0A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804100E" w14:textId="05964E3E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E89D2A" w14:textId="452BB515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HECT (Y516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CE210F3" w14:textId="6E479270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B1190F" w14:textId="379035E9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793F011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EB8667" w14:textId="31F839BC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58FEBDF" w14:textId="1078D1B3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HECT (F618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D58844F" w14:textId="653E5C68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D88A50" w14:textId="5ACC3DCD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F58AEE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020662" w14:textId="09149132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CBBA215" w14:textId="6D78C7D4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HECT (Y516A/F618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5460095" w14:textId="35C957F0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911ED6" w14:textId="04177A9B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211D57B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694E434" w14:textId="5FAFDF20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2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903700A" w14:textId="6DF752C3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ET28b-Mms2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3EDFE9C" w14:textId="5ACE0C28" w:rsidR="00AD3A24" w:rsidRDefault="00AD3A24" w:rsidP="001369E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3B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A, 4C, 4G; </w:t>
            </w: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>1C, 1F; Figure 5F, 5G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C4D6B61" w14:textId="1BC690C3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6861B4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624D242" w14:textId="0E35EBB0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3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DA2FC35" w14:textId="148A14ED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Ubc13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0B222A5" w14:textId="2523385B" w:rsidR="00AD3A24" w:rsidRDefault="00AD3A24" w:rsidP="001369E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3B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A, 4C, 4G; </w:t>
            </w: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>1C, 1F; Figure 5F, 5G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CE7DFEC" w14:textId="4F78184B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67DF943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707E31C" w14:textId="7BDBC091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4A0954C" w14:textId="5BD9EE3D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ET21a-Ub (W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8C3C34" w14:textId="4C3682A9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A, 4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1EE8E8C" w14:textId="368A8D68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6F8DF47A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34D268" w14:textId="7DA0C43F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078D784" w14:textId="5901DD0C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 xml:space="preserve">ET21a-Ub (D77), proximal end </w:t>
            </w:r>
            <w:proofErr w:type="spellStart"/>
            <w:r>
              <w:rPr>
                <w:rFonts w:eastAsia="Times"/>
                <w:sz w:val="16"/>
                <w:szCs w:val="16"/>
              </w:rPr>
              <w:t>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, for K48 or K63 linked </w:t>
            </w:r>
            <w:proofErr w:type="spellStart"/>
            <w:r>
              <w:rPr>
                <w:rFonts w:eastAsia="Times"/>
                <w:sz w:val="16"/>
                <w:szCs w:val="16"/>
              </w:rPr>
              <w:t>di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synthesis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F0C6D5" w14:textId="42C11CA8" w:rsidR="00AD3A24" w:rsidRDefault="00AD3A24" w:rsidP="001369E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3B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C, 4D, 4F, 4G; </w:t>
            </w: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>1C, 1E, 1F; Figure 5F, 5G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E08B82A" w14:textId="79B22343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6244B79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92E1371" w14:textId="0A213526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7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7ACA8B2" w14:textId="2E820F22" w:rsidR="00AD3A24" w:rsidRPr="004A3C3F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 xml:space="preserve">ET21a-Ub (K63R), for distal end </w:t>
            </w:r>
            <w:proofErr w:type="spellStart"/>
            <w:r>
              <w:rPr>
                <w:rFonts w:eastAsia="Times"/>
                <w:sz w:val="16"/>
                <w:szCs w:val="16"/>
              </w:rPr>
              <w:t>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conjugation of K63 linked </w:t>
            </w:r>
            <w:proofErr w:type="spellStart"/>
            <w:r>
              <w:rPr>
                <w:rFonts w:eastAsia="Times"/>
                <w:sz w:val="16"/>
                <w:szCs w:val="16"/>
              </w:rPr>
              <w:t>di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synthesis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5D09BEB" w14:textId="5137E2B1" w:rsidR="00AD3A24" w:rsidRDefault="00AD3A24" w:rsidP="001369E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1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3B; </w:t>
            </w: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EFA4562" w14:textId="77A20E7E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DC5E0E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1B6D1C" w14:textId="36CB5777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1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359ABF" w14:textId="110E8658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2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F7E677B" w14:textId="63196DBF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D, 4E. 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54A835" w14:textId="0CB95CA3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40C8F80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87D70C9" w14:textId="75017229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1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5C8B57" w14:textId="42D8A5F9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GEX-6p-1-1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5A448C" w14:textId="74C34372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4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0494AF" w14:textId="3E41A338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7FC6FAF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3932C23" w14:textId="0B7824EB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91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0112976" w14:textId="2942109C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6F74D0">
              <w:rPr>
                <w:rFonts w:eastAsia="Times" w:hint="eastAsia"/>
                <w:sz w:val="16"/>
                <w:szCs w:val="16"/>
              </w:rPr>
              <w:t>p</w:t>
            </w:r>
            <w:r w:rsidRPr="006F74D0">
              <w:rPr>
                <w:rFonts w:eastAsia="Times"/>
                <w:sz w:val="16"/>
                <w:szCs w:val="16"/>
              </w:rPr>
              <w:t>GEX-6p-1-3xUb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70592D" w14:textId="6D6F907E" w:rsidR="00AD3A24" w:rsidRDefault="00AD3A24" w:rsidP="001369E6">
            <w:pPr>
              <w:rPr>
                <w:sz w:val="16"/>
                <w:szCs w:val="16"/>
              </w:rPr>
            </w:pPr>
            <w:r w:rsidRPr="006F74D0">
              <w:rPr>
                <w:rFonts w:hint="eastAsia"/>
                <w:sz w:val="16"/>
                <w:szCs w:val="16"/>
              </w:rPr>
              <w:t>F</w:t>
            </w:r>
            <w:r w:rsidRPr="006F74D0">
              <w:rPr>
                <w:sz w:val="16"/>
                <w:szCs w:val="16"/>
              </w:rPr>
              <w:t>igure 4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A19EDDC" w14:textId="66694B5D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6F74D0">
              <w:rPr>
                <w:rFonts w:eastAsia="Times" w:hint="eastAsia"/>
                <w:sz w:val="16"/>
                <w:szCs w:val="16"/>
              </w:rPr>
              <w:t>T</w:t>
            </w:r>
            <w:r w:rsidRPr="006F74D0"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02246373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F98826" w14:textId="0CB17AE6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M8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EE90481" w14:textId="7E6AFFAE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6F74D0">
              <w:rPr>
                <w:rFonts w:eastAsia="Times"/>
                <w:sz w:val="16"/>
                <w:szCs w:val="16"/>
              </w:rPr>
              <w:t>pGEX-6p-1-E2-25K</w:t>
            </w:r>
            <w:r>
              <w:rPr>
                <w:rFonts w:eastAsia="Times"/>
                <w:sz w:val="16"/>
                <w:szCs w:val="16"/>
              </w:rPr>
              <w:t xml:space="preserve">, for K48 linked </w:t>
            </w:r>
            <w:proofErr w:type="spellStart"/>
            <w:r>
              <w:rPr>
                <w:rFonts w:eastAsia="Times"/>
                <w:sz w:val="16"/>
                <w:szCs w:val="16"/>
              </w:rPr>
              <w:t>di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synthesis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C5E9585" w14:textId="468E1072" w:rsidR="00AD3A24" w:rsidRDefault="00AD3A24" w:rsidP="001369E6">
            <w:pPr>
              <w:rPr>
                <w:sz w:val="16"/>
                <w:szCs w:val="16"/>
              </w:rPr>
            </w:pPr>
            <w:r w:rsidRPr="006F74D0">
              <w:rPr>
                <w:sz w:val="16"/>
                <w:szCs w:val="16"/>
              </w:rPr>
              <w:t>Figure 4F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39ABBD3" w14:textId="1BDF6867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Lab stock</w:t>
            </w:r>
          </w:p>
        </w:tc>
      </w:tr>
      <w:tr w:rsidR="00AD3A24" w:rsidRPr="00894AD6" w14:paraId="40F15FD3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1B5BB9" w14:textId="0DB22D33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3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29AB77A" w14:textId="57850F2E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 xml:space="preserve">ET21a-Ub (K48R), for K48 linked </w:t>
            </w:r>
            <w:proofErr w:type="spellStart"/>
            <w:r>
              <w:rPr>
                <w:rFonts w:eastAsia="Times"/>
                <w:sz w:val="16"/>
                <w:szCs w:val="16"/>
              </w:rPr>
              <w:t>diUb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synthesis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47D930B" w14:textId="03196AE4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F; </w:t>
            </w: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1E. 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07EF107" w14:textId="38F8BA1F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5EEC2E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331BC6D" w14:textId="2C156852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2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616809C" w14:textId="2F8B429F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ET21a-Ub (K63R/I44A), for K63 linked Ub</w:t>
            </w:r>
            <w:r w:rsidRPr="00461E10">
              <w:rPr>
                <w:rFonts w:eastAsia="Times"/>
                <w:sz w:val="16"/>
                <w:szCs w:val="16"/>
                <w:vertAlign w:val="superscript"/>
              </w:rPr>
              <w:t>WT</w:t>
            </w:r>
            <w:r>
              <w:rPr>
                <w:rFonts w:eastAsia="Times"/>
                <w:sz w:val="16"/>
                <w:szCs w:val="16"/>
              </w:rPr>
              <w:t>-Ub</w:t>
            </w:r>
            <w:r w:rsidRPr="00461E10">
              <w:rPr>
                <w:rFonts w:eastAsia="Times"/>
                <w:sz w:val="16"/>
                <w:szCs w:val="16"/>
                <w:vertAlign w:val="superscript"/>
              </w:rPr>
              <w:t>I44</w:t>
            </w:r>
            <w:proofErr w:type="gramStart"/>
            <w:r w:rsidRPr="00461E10">
              <w:rPr>
                <w:rFonts w:eastAsia="Times"/>
                <w:sz w:val="16"/>
                <w:szCs w:val="16"/>
                <w:vertAlign w:val="superscript"/>
              </w:rPr>
              <w:t>A</w:t>
            </w:r>
            <w:r>
              <w:rPr>
                <w:rFonts w:eastAsia="Times"/>
                <w:sz w:val="16"/>
                <w:szCs w:val="16"/>
              </w:rPr>
              <w:t xml:space="preserve">  synthesis</w:t>
            </w:r>
            <w:proofErr w:type="gramEnd"/>
            <w:r>
              <w:rPr>
                <w:rFonts w:eastAsia="Times"/>
                <w:sz w:val="16"/>
                <w:szCs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850A06F" w14:textId="4847525F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4G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27B244" w14:textId="0EE40CB0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0250777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2B48D5F" w14:textId="5DC78631" w:rsidR="00AD3A24" w:rsidRDefault="00AD3A24" w:rsidP="001369E6">
            <w:pPr>
              <w:rPr>
                <w:sz w:val="16"/>
                <w:szCs w:val="16"/>
              </w:rPr>
            </w:pP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3A0344D" w14:textId="4A73DFDD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403500F" w14:textId="5A6007DC" w:rsidR="00AD3A24" w:rsidRDefault="00AD3A24" w:rsidP="001369E6">
            <w:pPr>
              <w:rPr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E231103" w14:textId="311A7650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</w:p>
        </w:tc>
      </w:tr>
      <w:tr w:rsidR="00AD3A24" w:rsidRPr="00894AD6" w14:paraId="57839EC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273BAAD" w14:textId="5F39AA69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0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CD6D4B" w14:textId="424B65B2" w:rsidR="00AD3A24" w:rsidRPr="006F74D0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ET28a-6xHIS-sumo-HECT (383-809 of Rsp5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FE6A60C" w14:textId="6189388D" w:rsidR="00AD3A24" w:rsidRPr="006F74D0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igure 4B, 4C, 4D, 4F, 4G. 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E7CDEFE" w14:textId="684B5FB9" w:rsidR="00AD3A24" w:rsidRPr="006F74D0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1F5D6E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8DEA4D5" w14:textId="6AB77BF5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LZ205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0666402" w14:textId="5E6CBC1E" w:rsidR="00AD3A24" w:rsidRPr="006F74D0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ET21a-Ub (I44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3177865" w14:textId="36ADFEEA" w:rsidR="00AD3A24" w:rsidRPr="006F74D0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1A. 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672821A" w14:textId="79633551" w:rsidR="00AD3A24" w:rsidRPr="006F74D0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AD3A24" w:rsidRPr="00894AD6" w14:paraId="09993D1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A2EC1CB" w14:textId="45C64E83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LZ201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ECD7BEA" w14:textId="2ABA3788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pET28a-6xHIS-sumo-HECT (383-809 of Rsp5, F618A mutan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177A74" w14:textId="7156C79D" w:rsidR="00AD3A24" w:rsidRDefault="00AD3A24" w:rsidP="001369E6">
            <w:pPr>
              <w:rPr>
                <w:sz w:val="16"/>
                <w:szCs w:val="16"/>
              </w:rPr>
            </w:pPr>
            <w:r w:rsidRPr="00EC4EA4">
              <w:rPr>
                <w:rFonts w:eastAsia="Times"/>
                <w:sz w:val="16"/>
                <w:szCs w:val="16"/>
              </w:rPr>
              <w:t>Figure</w:t>
            </w:r>
            <w:r w:rsidRPr="00EC4EA4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4</w:t>
            </w:r>
            <w:r w:rsidRPr="00EC4EA4">
              <w:rPr>
                <w:rFonts w:eastAsia="Times"/>
                <w:sz w:val="16"/>
                <w:szCs w:val="16"/>
              </w:rPr>
              <w:t>-f</w:t>
            </w:r>
            <w:r w:rsidRPr="00EC4EA4">
              <w:rPr>
                <w:sz w:val="16"/>
                <w:szCs w:val="16"/>
              </w:rPr>
              <w:t xml:space="preserve">igure supplemental </w:t>
            </w:r>
            <w:r>
              <w:rPr>
                <w:sz w:val="16"/>
                <w:szCs w:val="16"/>
              </w:rPr>
              <w:t xml:space="preserve">1B, 1C, 1D, 1E, 1F. 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BC181B1" w14:textId="672AE5AB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3C4624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3B933F8" w14:textId="37F6ED7A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2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30B5EA6" w14:textId="221CCA0A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D60A5A">
              <w:rPr>
                <w:rFonts w:eastAsia="Times"/>
                <w:sz w:val="16"/>
                <w:szCs w:val="16"/>
              </w:rPr>
              <w:t>pGEX-6p-Art5-PY-motif</w:t>
            </w:r>
            <w:r>
              <w:rPr>
                <w:rFonts w:eastAsia="Times"/>
                <w:sz w:val="16"/>
                <w:szCs w:val="16"/>
              </w:rPr>
              <w:t xml:space="preserve"> (521-586 of Art5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63AF0EE" w14:textId="4C261238" w:rsidR="00AD3A24" w:rsidRPr="00E50E75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5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39A037" w14:textId="6F2A2258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586F2663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5DFF953" w14:textId="14873288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 xml:space="preserve">LZ2025 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C6CD2EC" w14:textId="1D82BB86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D60A5A">
              <w:rPr>
                <w:rFonts w:eastAsia="Times"/>
                <w:sz w:val="16"/>
                <w:szCs w:val="16"/>
              </w:rPr>
              <w:t>pGEX-6p-Art5-PY-motif</w:t>
            </w:r>
            <w:r>
              <w:rPr>
                <w:rFonts w:eastAsia="Times"/>
                <w:sz w:val="16"/>
                <w:szCs w:val="16"/>
              </w:rPr>
              <w:t xml:space="preserve"> (521-586 of Art5, P532A, Y535A, P560A, Y562A, P580A, Y582A) 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E4859E" w14:textId="096A9F2E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5C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AE6EF18" w14:textId="16D9323E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6F38179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DDC8D2B" w14:textId="4EBD3356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2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12094A5" w14:textId="52165D89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 w:rsidRPr="00D60A5A">
              <w:rPr>
                <w:rFonts w:eastAsia="Times"/>
                <w:sz w:val="16"/>
                <w:szCs w:val="16"/>
              </w:rPr>
              <w:t>pGEX-6p-Art</w:t>
            </w:r>
            <w:r>
              <w:rPr>
                <w:rFonts w:eastAsia="Times"/>
                <w:sz w:val="16"/>
                <w:szCs w:val="16"/>
              </w:rPr>
              <w:t>1</w:t>
            </w:r>
            <w:r w:rsidRPr="00D60A5A">
              <w:rPr>
                <w:rFonts w:eastAsia="Times"/>
                <w:sz w:val="16"/>
                <w:szCs w:val="16"/>
              </w:rPr>
              <w:t>-PY-motif</w:t>
            </w:r>
            <w:r>
              <w:rPr>
                <w:rFonts w:eastAsia="Times"/>
                <w:sz w:val="16"/>
                <w:szCs w:val="16"/>
              </w:rPr>
              <w:t xml:space="preserve"> (661-710 of Art1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F358AF" w14:textId="44A8CB6C" w:rsidR="00AD3A24" w:rsidRDefault="00AD3A24" w:rsidP="00136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5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79DE3C7" w14:textId="3CE88EA3" w:rsidR="00AD3A24" w:rsidRDefault="00AD3A24" w:rsidP="001369E6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5F6AFF8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177C76D" w14:textId="7748FFF8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2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B2A4696" w14:textId="398E6C0C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pGEX-6p-Art1-PY-motif (661-710 of Art1, P678A, Y681A, P690A, Y692A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FE2C5DA" w14:textId="0651B370" w:rsidR="00AD3A2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sz w:val="16"/>
                <w:szCs w:val="16"/>
              </w:rPr>
              <w:t>Figure 5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9CD2E03" w14:textId="279DA987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 w:hint="eastAsia"/>
                <w:sz w:val="16"/>
                <w:szCs w:val="16"/>
              </w:rPr>
              <w:t>T</w:t>
            </w:r>
            <w:r w:rsidRPr="00EB6CF4"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53DEB2F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7A0CA29" w14:textId="64D4F304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89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E7838BA" w14:textId="71179582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 w:hint="eastAsia"/>
                <w:sz w:val="16"/>
                <w:szCs w:val="16"/>
              </w:rPr>
              <w:t>p</w:t>
            </w:r>
            <w:r w:rsidRPr="00EB6CF4">
              <w:rPr>
                <w:rFonts w:eastAsia="Times"/>
                <w:sz w:val="16"/>
                <w:szCs w:val="16"/>
              </w:rPr>
              <w:t>ET28a-6xHIS-sumo-WW1-HECT (217-809 of Rsp5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524E308" w14:textId="27DC17D8" w:rsidR="00AD3A2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rFonts w:hint="eastAsia"/>
                <w:sz w:val="16"/>
                <w:szCs w:val="16"/>
              </w:rPr>
              <w:t>F</w:t>
            </w:r>
            <w:r w:rsidRPr="00EB6CF4">
              <w:rPr>
                <w:sz w:val="16"/>
                <w:szCs w:val="16"/>
              </w:rPr>
              <w:t>igure 5C, 5D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3266ADE" w14:textId="2120C093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 w:hint="eastAsia"/>
                <w:sz w:val="16"/>
                <w:szCs w:val="16"/>
              </w:rPr>
              <w:t>T</w:t>
            </w:r>
            <w:r w:rsidRPr="00EB6CF4"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4D3CA26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C9B130C" w14:textId="1074292E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M132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436A5EE" w14:textId="1D52A217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pET28a-6xHis-Sumo-Any1(17-361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F88449A" w14:textId="3B6DBB44" w:rsidR="00AD3A2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sz w:val="16"/>
                <w:szCs w:val="16"/>
              </w:rPr>
              <w:t>Figure 5E, 5F, 5G; Figure 5-figure supplemental 2A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9BC70B4" w14:textId="0F473A44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AD3A24" w:rsidRPr="00894AD6" w14:paraId="7ED8CAF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3E426BC" w14:textId="3459C49B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M8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2AEBD6F" w14:textId="6DA8333C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pGEX-6p-1-YUH1</w:t>
            </w:r>
            <w:r>
              <w:rPr>
                <w:rFonts w:eastAsia="Times"/>
                <w:sz w:val="16"/>
                <w:szCs w:val="16"/>
              </w:rPr>
              <w:t xml:space="preserve">, to deblock the proximal Ub-D77 of K63 linked </w:t>
            </w:r>
            <w:proofErr w:type="spellStart"/>
            <w:r>
              <w:rPr>
                <w:rFonts w:eastAsia="Times"/>
                <w:sz w:val="16"/>
                <w:szCs w:val="16"/>
              </w:rPr>
              <w:t>diUb</w:t>
            </w:r>
            <w:proofErr w:type="spellEnd"/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4A61B92" w14:textId="063947FF" w:rsidR="00AD3A24" w:rsidRPr="005B0D33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sz w:val="16"/>
                <w:szCs w:val="16"/>
              </w:rPr>
              <w:t>Figure 5F, 5G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37C9E7C" w14:textId="314E0418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Lab stock</w:t>
            </w:r>
          </w:p>
        </w:tc>
      </w:tr>
      <w:tr w:rsidR="00AD3A24" w:rsidRPr="00894AD6" w14:paraId="58A7931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16CFB35" w14:textId="2CB2A852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M192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CEE13A4" w14:textId="02624CB6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pET28a-6xHis-sumo-Pub1 (WW2-C of Pub1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474704A" w14:textId="0C282290" w:rsidR="00AD3A2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sz w:val="16"/>
                <w:szCs w:val="16"/>
              </w:rPr>
              <w:t>Figure 5E, 5F; Figure 5-figure supplemental 2B, 2C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204AE83" w14:textId="16896249" w:rsidR="00AD3A2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AD3A24" w:rsidRPr="00894AD6" w14:paraId="534D0CC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72B2883" w14:textId="3113BE3E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YM</w:t>
            </w:r>
            <w:r>
              <w:rPr>
                <w:sz w:val="16"/>
                <w:szCs w:val="16"/>
              </w:rPr>
              <w:t>192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DBE2119" w14:textId="17B7554F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pET28a-6xHis-sumo-Pub1 (WW2-C of Pub1, F576A mutan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208B16D" w14:textId="7A187B6E" w:rsidR="00AD3A24" w:rsidRPr="00EB6CF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sz w:val="16"/>
                <w:szCs w:val="16"/>
              </w:rPr>
              <w:t>Figure 5G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28B4118" w14:textId="0BF927D5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/>
                <w:sz w:val="16"/>
                <w:szCs w:val="16"/>
              </w:rPr>
              <w:t>This study</w:t>
            </w:r>
          </w:p>
        </w:tc>
      </w:tr>
      <w:tr w:rsidR="00AD3A24" w:rsidRPr="00894AD6" w14:paraId="7B8136D0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09DA8D2" w14:textId="0DA02CF2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17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624E84" w14:textId="09AB3F89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 w:hint="eastAsia"/>
                <w:sz w:val="16"/>
                <w:szCs w:val="16"/>
              </w:rPr>
              <w:t>p</w:t>
            </w:r>
            <w:r w:rsidRPr="00EB6CF4">
              <w:rPr>
                <w:rFonts w:eastAsia="Times"/>
                <w:sz w:val="16"/>
                <w:szCs w:val="16"/>
              </w:rPr>
              <w:t>RS414-Rsp5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56AE9B5" w14:textId="6BC81E36" w:rsidR="00AD3A24" w:rsidRPr="00EB6CF4" w:rsidRDefault="00AD3A24" w:rsidP="00784CC7">
            <w:pPr>
              <w:rPr>
                <w:sz w:val="16"/>
                <w:szCs w:val="16"/>
              </w:rPr>
            </w:pPr>
            <w:r w:rsidRPr="00EB6CF4">
              <w:rPr>
                <w:rFonts w:hint="eastAsia"/>
                <w:sz w:val="16"/>
                <w:szCs w:val="16"/>
              </w:rPr>
              <w:t>F</w:t>
            </w:r>
            <w:r w:rsidRPr="00EB6CF4">
              <w:rPr>
                <w:sz w:val="16"/>
                <w:szCs w:val="16"/>
              </w:rPr>
              <w:t>igure 6A, Figure 6-figure supplemental 1A, 1D, 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19490BB" w14:textId="500A1B20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EB6CF4">
              <w:rPr>
                <w:rFonts w:eastAsia="Times" w:hint="eastAsia"/>
                <w:sz w:val="16"/>
                <w:szCs w:val="16"/>
              </w:rPr>
              <w:t>L</w:t>
            </w:r>
            <w:r w:rsidRPr="00EB6CF4"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75521D5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E89EFEA" w14:textId="049B6B9C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41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C5C56A" w14:textId="03204AFF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4-rsp5-Y516A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A335272" w14:textId="0EAF6A89" w:rsidR="00AD3A24" w:rsidRPr="00EB6CF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DEE9835" w14:textId="075907E3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73B6E8BC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7F2F3AD" w14:textId="1FCA073B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MB43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E7AF362" w14:textId="79CAE301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14-rsp5-F618A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DD7F801" w14:textId="27CCE84E" w:rsidR="00AD3A24" w:rsidRPr="00EB6CF4" w:rsidRDefault="00AD3A24" w:rsidP="00784CC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igure 6A, Figure 6-figure supplemental 1A, 1D, 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1520C83" w14:textId="35CF2397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491F119B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F739F0" w14:textId="04444F7A" w:rsidR="00AD3A2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HH30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765C97" w14:textId="4A163D96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 w:rsidRPr="00D278A3">
              <w:rPr>
                <w:rFonts w:eastAsia="Times"/>
                <w:sz w:val="16"/>
                <w:szCs w:val="16"/>
              </w:rPr>
              <w:t>pRS426-</w:t>
            </w:r>
            <w:r>
              <w:rPr>
                <w:rFonts w:eastAsia="Times"/>
                <w:sz w:val="16"/>
                <w:szCs w:val="16"/>
              </w:rPr>
              <w:t>pCUP1-</w:t>
            </w:r>
            <w:r w:rsidRPr="00D278A3">
              <w:rPr>
                <w:rFonts w:eastAsia="Times"/>
                <w:sz w:val="16"/>
                <w:szCs w:val="16"/>
              </w:rPr>
              <w:t>Myc-Ub</w:t>
            </w:r>
            <w:r>
              <w:rPr>
                <w:rFonts w:eastAsia="Times"/>
                <w:sz w:val="16"/>
                <w:szCs w:val="16"/>
              </w:rPr>
              <w:t xml:space="preserve"> (K63R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3CAF3BC" w14:textId="522D51C9" w:rsidR="00AD3A24" w:rsidRPr="00EB6CF4" w:rsidRDefault="00AD3A24" w:rsidP="00784CC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C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BF535D5" w14:textId="478D9178" w:rsidR="00AD3A24" w:rsidRPr="00EB6CF4" w:rsidRDefault="00AD3A24" w:rsidP="00784CC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1E0712E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0F8A1E3" w14:textId="6925B960" w:rsidR="00AD3A24" w:rsidRDefault="00AD3A24" w:rsidP="00EB6CF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HH30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675ADB" w14:textId="70B1EDEC" w:rsidR="00AD3A24" w:rsidRPr="00EB6CF4" w:rsidRDefault="00AD3A24" w:rsidP="00EB6CF4">
            <w:pPr>
              <w:rPr>
                <w:rFonts w:eastAsia="Times"/>
                <w:sz w:val="16"/>
                <w:szCs w:val="16"/>
              </w:rPr>
            </w:pPr>
            <w:r w:rsidRPr="00D278A3">
              <w:rPr>
                <w:rFonts w:eastAsia="Times"/>
                <w:sz w:val="16"/>
                <w:szCs w:val="16"/>
              </w:rPr>
              <w:t>pRS426-</w:t>
            </w:r>
            <w:r>
              <w:rPr>
                <w:rFonts w:eastAsia="Times"/>
                <w:sz w:val="16"/>
                <w:szCs w:val="16"/>
              </w:rPr>
              <w:t>pCUP1-</w:t>
            </w:r>
            <w:r w:rsidRPr="00D278A3">
              <w:rPr>
                <w:rFonts w:eastAsia="Times"/>
                <w:sz w:val="16"/>
                <w:szCs w:val="16"/>
              </w:rPr>
              <w:t>Myc-Ub</w:t>
            </w:r>
            <w:r>
              <w:rPr>
                <w:rFonts w:eastAsia="Times"/>
                <w:sz w:val="16"/>
                <w:szCs w:val="16"/>
              </w:rPr>
              <w:t xml:space="preserve"> (K48R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11551C9" w14:textId="52933A13" w:rsidR="00AD3A24" w:rsidRPr="00EB6CF4" w:rsidRDefault="00AD3A24" w:rsidP="00EB6CF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C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9EF57C5" w14:textId="121AFA0B" w:rsidR="00AD3A24" w:rsidRPr="00EB6CF4" w:rsidRDefault="00AD3A24" w:rsidP="00EB6CF4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26B4AF36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A635EC" w14:textId="39038A5A" w:rsidR="00AD3A24" w:rsidRDefault="00AD3A24" w:rsidP="00D278A3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RS42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86F6133" w14:textId="33C6A9F1" w:rsidR="00AD3A24" w:rsidRDefault="00AD3A24" w:rsidP="00D278A3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/>
                <w:sz w:val="16"/>
                <w:szCs w:val="16"/>
              </w:rPr>
              <w:t>Empty vector as a control.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3F0996E" w14:textId="27EACA0A" w:rsidR="00AD3A24" w:rsidRDefault="00AD3A24" w:rsidP="00D278A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03AB168" w14:textId="710C5068" w:rsidR="00AD3A24" w:rsidRDefault="00AD3A24" w:rsidP="00D278A3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40EE3D6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5163BC" w14:textId="3C848542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5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66BE887" w14:textId="6983507F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1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C47CF4" w14:textId="2F5BE732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0FA6480" w14:textId="55826E1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F00C7B2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99D4A9E" w14:textId="4399E1B2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5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24459A7" w14:textId="66E39FCA" w:rsidR="00AD3A24" w:rsidRPr="00EB6CF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2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33035BB" w14:textId="58126F38" w:rsidR="00AD3A24" w:rsidRPr="00EB6CF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B8A2D83" w14:textId="2E34952F" w:rsidR="00AD3A24" w:rsidRPr="00EB6CF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680D3BD8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1F2825D" w14:textId="290499C2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lastRenderedPageBreak/>
              <w:t>p</w:t>
            </w:r>
            <w:r>
              <w:rPr>
                <w:sz w:val="16"/>
                <w:szCs w:val="16"/>
              </w:rPr>
              <w:t>LZ154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F7FF131" w14:textId="73236FA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3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A54C29D" w14:textId="665AFE08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0BAC466" w14:textId="171F2038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2B800B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854B499" w14:textId="15F39D98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56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4A143D9" w14:textId="748FBE42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Doa4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9B4B5D3" w14:textId="3AEC4016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4B018E6" w14:textId="44159040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2EED53E9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E733AC" w14:textId="162A4D51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5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FB625D2" w14:textId="392535CA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5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9D5EF6A" w14:textId="3DFCA70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4E6E60" w14:textId="75B841CC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7D6AA51D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7264DAF" w14:textId="65D3A6B9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37EED2C" w14:textId="0ECC2A5A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6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75D661C" w14:textId="06C66AF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52311B2" w14:textId="6E23D40B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FCF21C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EA74F42" w14:textId="32B67A9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1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39862CE" w14:textId="7774148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7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8134BC8" w14:textId="3615B708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74F146B" w14:textId="08F20D14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34541527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CB12F24" w14:textId="2F393D5B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2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46A4EFE" w14:textId="3742277E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9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D655B17" w14:textId="7BC7821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4643BBA" w14:textId="064BB980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1113EC9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D6CCA22" w14:textId="118F627C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3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19349D9" w14:textId="60E4B4C4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11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A84FF52" w14:textId="7AD6EC8C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B43BF70" w14:textId="32E72688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728B8848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649A0C8" w14:textId="5B61BF7C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5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1A9D20D" w14:textId="09E3AC5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12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EC1BCE" w14:textId="5A006EA3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EF39AEE" w14:textId="0E9049AC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28ACF804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2405E6" w14:textId="1DD0CCB1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A030DDD" w14:textId="112425AC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13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5237B1CC" w14:textId="6DC8318E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DACC922" w14:textId="172BC1AC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41E9777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BB7A97E" w14:textId="2D048103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169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FEDFD78" w14:textId="5310814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RS425-Ubp15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821D55D" w14:textId="7EFBAD0B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B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503127F" w14:textId="2FC94B96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095C8645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0CA8022" w14:textId="48EF36CA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27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3A28B4B" w14:textId="06B60027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SR56-Ubp2 (WT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2DC6884D" w14:textId="55B49BBD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C, 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3467B376" w14:textId="5F7FE524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3503157D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447AA15" w14:textId="68F076F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HH28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C54A4D8" w14:textId="0B8E3B1A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p</w:t>
            </w:r>
            <w:r>
              <w:rPr>
                <w:rFonts w:eastAsia="Times"/>
                <w:sz w:val="16"/>
                <w:szCs w:val="16"/>
              </w:rPr>
              <w:t>SR56-ubp2 (C745V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644DBAB" w14:textId="005336CA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1C, 1E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7AAC09DB" w14:textId="54B088E3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L</w:t>
            </w:r>
            <w:r>
              <w:rPr>
                <w:rFonts w:eastAsia="Times"/>
                <w:sz w:val="16"/>
                <w:szCs w:val="16"/>
              </w:rPr>
              <w:t>ab stock</w:t>
            </w:r>
          </w:p>
        </w:tc>
      </w:tr>
      <w:tr w:rsidR="00AD3A24" w:rsidRPr="00894AD6" w14:paraId="5F95F40E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F1C19B9" w14:textId="3D991B17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p</w:t>
            </w:r>
            <w:r>
              <w:rPr>
                <w:sz w:val="16"/>
                <w:szCs w:val="16"/>
              </w:rPr>
              <w:t>LZ2050</w:t>
            </w: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413AE0B" w14:textId="666A3EF7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 w:rsidRPr="001D4F62">
              <w:rPr>
                <w:rFonts w:eastAsia="Times"/>
                <w:sz w:val="16"/>
                <w:szCs w:val="16"/>
              </w:rPr>
              <w:t>pCM189-Art5-</w:t>
            </w:r>
            <w:proofErr w:type="gramStart"/>
            <w:r w:rsidRPr="001D4F62">
              <w:rPr>
                <w:rFonts w:eastAsia="Times"/>
                <w:sz w:val="16"/>
                <w:szCs w:val="16"/>
              </w:rPr>
              <w:t>HTF</w:t>
            </w:r>
            <w:r>
              <w:rPr>
                <w:rFonts w:eastAsia="Times"/>
                <w:sz w:val="16"/>
                <w:szCs w:val="16"/>
              </w:rPr>
              <w:t xml:space="preserve">  </w:t>
            </w:r>
            <w:r w:rsidRPr="006D181D">
              <w:rPr>
                <w:rFonts w:eastAsia="Times"/>
                <w:sz w:val="16"/>
                <w:szCs w:val="16"/>
              </w:rPr>
              <w:t>(</w:t>
            </w:r>
            <w:proofErr w:type="spellStart"/>
            <w:proofErr w:type="gramEnd"/>
            <w:r w:rsidRPr="006D181D">
              <w:rPr>
                <w:rFonts w:eastAsia="Times"/>
                <w:sz w:val="16"/>
                <w:szCs w:val="16"/>
              </w:rPr>
              <w:t>TetOff</w:t>
            </w:r>
            <w:proofErr w:type="spellEnd"/>
            <w:r>
              <w:rPr>
                <w:rFonts w:eastAsia="Times"/>
                <w:sz w:val="16"/>
                <w:szCs w:val="16"/>
              </w:rPr>
              <w:t xml:space="preserve"> regulated Art5</w:t>
            </w:r>
            <w:r w:rsidRPr="006D181D">
              <w:rPr>
                <w:rFonts w:eastAsia="Times"/>
                <w:sz w:val="16"/>
                <w:szCs w:val="16"/>
              </w:rPr>
              <w:t>)</w:t>
            </w: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02089BB0" w14:textId="7ECB835F" w:rsidR="00AD3A24" w:rsidRDefault="00AD3A24" w:rsidP="00F60077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gure 6-figure supplemental 2A.</w:t>
            </w: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1F49718D" w14:textId="07E0978A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  <w:r>
              <w:rPr>
                <w:rFonts w:eastAsia="Times" w:hint="eastAsia"/>
                <w:sz w:val="16"/>
                <w:szCs w:val="16"/>
              </w:rPr>
              <w:t>T</w:t>
            </w:r>
            <w:r>
              <w:rPr>
                <w:rFonts w:eastAsia="Times"/>
                <w:sz w:val="16"/>
                <w:szCs w:val="16"/>
              </w:rPr>
              <w:t>his study</w:t>
            </w:r>
          </w:p>
        </w:tc>
      </w:tr>
      <w:tr w:rsidR="00AD3A24" w:rsidRPr="00894AD6" w14:paraId="7A6A8591" w14:textId="77777777" w:rsidTr="00447591">
        <w:tc>
          <w:tcPr>
            <w:tcW w:w="12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6DC8CD9E" w14:textId="72A5E1D0" w:rsidR="00AD3A24" w:rsidRDefault="00AD3A24" w:rsidP="00F60077">
            <w:pPr>
              <w:rPr>
                <w:sz w:val="16"/>
                <w:szCs w:val="16"/>
              </w:rPr>
            </w:pPr>
          </w:p>
        </w:tc>
        <w:tc>
          <w:tcPr>
            <w:tcW w:w="4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B850AF4" w14:textId="1CBBFB56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</w:p>
        </w:tc>
        <w:tc>
          <w:tcPr>
            <w:tcW w:w="26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A02037D" w14:textId="118E5768" w:rsidR="00AD3A24" w:rsidRDefault="00AD3A24" w:rsidP="00F60077">
            <w:pPr>
              <w:rPr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14:paraId="4A4CABE0" w14:textId="0633F017" w:rsidR="00AD3A24" w:rsidRDefault="00AD3A24" w:rsidP="00F60077">
            <w:pPr>
              <w:rPr>
                <w:rFonts w:eastAsia="Times"/>
                <w:sz w:val="16"/>
                <w:szCs w:val="16"/>
              </w:rPr>
            </w:pPr>
          </w:p>
        </w:tc>
      </w:tr>
    </w:tbl>
    <w:p w14:paraId="3F3006DC" w14:textId="77777777" w:rsidR="00533D06" w:rsidRDefault="00533D06" w:rsidP="00894AD6">
      <w:pPr>
        <w:rPr>
          <w:rFonts w:eastAsia="Times"/>
        </w:rPr>
      </w:pPr>
    </w:p>
    <w:p w14:paraId="155B13A4" w14:textId="34EB3A80" w:rsidR="003206BD" w:rsidRPr="00EB6CF4" w:rsidRDefault="00AC2A5A" w:rsidP="00894AD6">
      <w:r w:rsidRPr="00EB6CF4">
        <w:rPr>
          <w:rFonts w:eastAsia="Times"/>
        </w:rPr>
        <w:t>Supplemental References:</w:t>
      </w:r>
      <w:r w:rsidR="00EB6CF4">
        <w:rPr>
          <w:rFonts w:eastAsia="Times"/>
        </w:rPr>
        <w:t xml:space="preserve"> </w:t>
      </w:r>
    </w:p>
    <w:p w14:paraId="4B6E1D65" w14:textId="77777777" w:rsidR="000C31DD" w:rsidRPr="00EB6CF4" w:rsidRDefault="003206B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</w:rPr>
        <w:fldChar w:fldCharType="begin"/>
      </w:r>
      <w:r w:rsidRPr="00EB6CF4">
        <w:rPr>
          <w:rFonts w:ascii="Times New Roman" w:hAnsi="Times New Roman" w:cs="Times New Roman"/>
        </w:rPr>
        <w:instrText xml:space="preserve"> ADDIN EN.REFLIST </w:instrText>
      </w:r>
      <w:r w:rsidRPr="00EB6CF4">
        <w:rPr>
          <w:rFonts w:ascii="Times New Roman" w:hAnsi="Times New Roman" w:cs="Times New Roman"/>
        </w:rPr>
        <w:fldChar w:fldCharType="separate"/>
      </w:r>
      <w:r w:rsidR="000C31DD" w:rsidRPr="00EB6CF4">
        <w:rPr>
          <w:rFonts w:ascii="Times New Roman" w:hAnsi="Times New Roman" w:cs="Times New Roman"/>
          <w:noProof/>
        </w:rPr>
        <w:t xml:space="preserve">Baile, M.G., E.L. Guiney, E.J. Sanford, J.A. MacGurn, M.B. Smolka, and S.D. Emr. 2019. Activity of a ubiquitin ligase adaptor is regulated by disordered insertions in its arrestin domain. </w:t>
      </w:r>
      <w:r w:rsidR="000C31DD" w:rsidRPr="00EB6CF4">
        <w:rPr>
          <w:rFonts w:ascii="Times New Roman" w:hAnsi="Times New Roman" w:cs="Times New Roman"/>
          <w:i/>
          <w:noProof/>
        </w:rPr>
        <w:t>Mol Biol Cell</w:t>
      </w:r>
      <w:r w:rsidR="000C31DD" w:rsidRPr="00EB6CF4">
        <w:rPr>
          <w:rFonts w:ascii="Times New Roman" w:hAnsi="Times New Roman" w:cs="Times New Roman"/>
          <w:noProof/>
        </w:rPr>
        <w:t>. 30:3057-3072.</w:t>
      </w:r>
    </w:p>
    <w:p w14:paraId="19059E19" w14:textId="77777777" w:rsidR="000C31DD" w:rsidRPr="00EB6CF4" w:rsidRDefault="000C31D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  <w:noProof/>
        </w:rPr>
        <w:t xml:space="preserve">Guiney, E.L., T. Klecker, and S.D. Emr. 2016. Identification of the endocytic sorting signal recognized by the Art1-Rsp5 ubiquitin ligase complex. </w:t>
      </w:r>
      <w:r w:rsidRPr="00EB6CF4">
        <w:rPr>
          <w:rFonts w:ascii="Times New Roman" w:hAnsi="Times New Roman" w:cs="Times New Roman"/>
          <w:i/>
          <w:noProof/>
        </w:rPr>
        <w:t>Mol Biol Cell</w:t>
      </w:r>
      <w:r w:rsidRPr="00EB6CF4">
        <w:rPr>
          <w:rFonts w:ascii="Times New Roman" w:hAnsi="Times New Roman" w:cs="Times New Roman"/>
          <w:noProof/>
        </w:rPr>
        <w:t>. 27:4043-4054.</w:t>
      </w:r>
    </w:p>
    <w:p w14:paraId="0E71224D" w14:textId="77777777" w:rsidR="000C31DD" w:rsidRPr="00EB6CF4" w:rsidRDefault="000C31D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  <w:noProof/>
        </w:rPr>
        <w:t xml:space="preserve">Ho, H.C., J.A. MacGurn, and S.D. Emr. 2017. Deubiquitinating enzymes Ubp2 and Ubp15 regulate endocytosis by limiting ubiquitination and degradation of ARTs. </w:t>
      </w:r>
      <w:r w:rsidRPr="00EB6CF4">
        <w:rPr>
          <w:rFonts w:ascii="Times New Roman" w:hAnsi="Times New Roman" w:cs="Times New Roman"/>
          <w:i/>
          <w:noProof/>
        </w:rPr>
        <w:t>Mol Biol Cell</w:t>
      </w:r>
      <w:r w:rsidRPr="00EB6CF4">
        <w:rPr>
          <w:rFonts w:ascii="Times New Roman" w:hAnsi="Times New Roman" w:cs="Times New Roman"/>
          <w:noProof/>
        </w:rPr>
        <w:t>. 28:1271-1283.</w:t>
      </w:r>
    </w:p>
    <w:p w14:paraId="478EA0F3" w14:textId="77777777" w:rsidR="000C31DD" w:rsidRPr="00EB6CF4" w:rsidRDefault="000C31D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  <w:noProof/>
        </w:rPr>
        <w:t xml:space="preserve">MacGurn, J.A., P.C. Hsu, M.B. Smolka, and S.D. Emr. 2011. TORC1 regulates endocytosis via Npr1-mediated phosphoinhibition of a ubiquitin ligase adaptor. </w:t>
      </w:r>
      <w:r w:rsidRPr="00EB6CF4">
        <w:rPr>
          <w:rFonts w:ascii="Times New Roman" w:hAnsi="Times New Roman" w:cs="Times New Roman"/>
          <w:i/>
          <w:noProof/>
        </w:rPr>
        <w:t>Cell</w:t>
      </w:r>
      <w:r w:rsidRPr="00EB6CF4">
        <w:rPr>
          <w:rFonts w:ascii="Times New Roman" w:hAnsi="Times New Roman" w:cs="Times New Roman"/>
          <w:noProof/>
        </w:rPr>
        <w:t>. 147:1104-1117.</w:t>
      </w:r>
    </w:p>
    <w:p w14:paraId="3FDD03FD" w14:textId="77777777" w:rsidR="000C31DD" w:rsidRPr="00EB6CF4" w:rsidRDefault="000C31D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  <w:noProof/>
        </w:rPr>
        <w:t xml:space="preserve">Robinson, J.S., D.J. Klionsky, L.M. Banta, and S.D. Emr. 1988. Protein sorting in Saccharomyces cerevisiae: isolation of mutants defective in the delivery and processing of multiple vacuolar hydrolases. </w:t>
      </w:r>
      <w:r w:rsidRPr="00EB6CF4">
        <w:rPr>
          <w:rFonts w:ascii="Times New Roman" w:hAnsi="Times New Roman" w:cs="Times New Roman"/>
          <w:i/>
          <w:noProof/>
        </w:rPr>
        <w:t>Mol Cell Biol</w:t>
      </w:r>
      <w:r w:rsidRPr="00EB6CF4">
        <w:rPr>
          <w:rFonts w:ascii="Times New Roman" w:hAnsi="Times New Roman" w:cs="Times New Roman"/>
          <w:noProof/>
        </w:rPr>
        <w:t>. 8:4936-4948.</w:t>
      </w:r>
    </w:p>
    <w:p w14:paraId="0FC74462" w14:textId="77777777" w:rsidR="000C31DD" w:rsidRPr="00EB6CF4" w:rsidRDefault="000C31DD" w:rsidP="000C31D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B6CF4">
        <w:rPr>
          <w:rFonts w:ascii="Times New Roman" w:hAnsi="Times New Roman" w:cs="Times New Roman"/>
          <w:noProof/>
        </w:rPr>
        <w:t xml:space="preserve">Spence, J., S. Sadis, A.L. Haas, and D. Finley. 1995. A ubiquitin mutant with specific defects in DNA repair and multiubiquitination. </w:t>
      </w:r>
      <w:r w:rsidRPr="00EB6CF4">
        <w:rPr>
          <w:rFonts w:ascii="Times New Roman" w:hAnsi="Times New Roman" w:cs="Times New Roman"/>
          <w:i/>
          <w:noProof/>
        </w:rPr>
        <w:t>Mol Cell Biol</w:t>
      </w:r>
      <w:r w:rsidRPr="00EB6CF4">
        <w:rPr>
          <w:rFonts w:ascii="Times New Roman" w:hAnsi="Times New Roman" w:cs="Times New Roman"/>
          <w:noProof/>
        </w:rPr>
        <w:t>. 15:1265-1273.</w:t>
      </w:r>
    </w:p>
    <w:p w14:paraId="15EB6BAA" w14:textId="0F56CB70" w:rsidR="007321C9" w:rsidRPr="00894AD6" w:rsidRDefault="003206BD" w:rsidP="00894AD6">
      <w:pPr>
        <w:rPr>
          <w:rFonts w:eastAsia="Times"/>
        </w:rPr>
      </w:pPr>
      <w:r w:rsidRPr="00EB6CF4">
        <w:fldChar w:fldCharType="end"/>
      </w:r>
    </w:p>
    <w:sectPr w:rsidR="007321C9" w:rsidRPr="00894AD6"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F0F083F"/>
    <w:multiLevelType w:val="hybridMultilevel"/>
    <w:tmpl w:val="DAFEF50A"/>
    <w:lvl w:ilvl="0" w:tplc="61E60AA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7798368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B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055eevatd5v5etwpuxrtzfxttfad2a9s5v&quot;&gt;protein trafficking_related-Converted&lt;record-ids&gt;&lt;item&gt;2&lt;/item&gt;&lt;item&gt;61&lt;/item&gt;&lt;item&gt;351&lt;/item&gt;&lt;item&gt;583&lt;/item&gt;&lt;item&gt;587&lt;/item&gt;&lt;item&gt;623&lt;/item&gt;&lt;/record-ids&gt;&lt;/item&gt;&lt;/Libraries&gt;"/>
  </w:docVars>
  <w:rsids>
    <w:rsidRoot w:val="007321C9"/>
    <w:rsid w:val="000030A1"/>
    <w:rsid w:val="000060F4"/>
    <w:rsid w:val="000166DC"/>
    <w:rsid w:val="00020C0D"/>
    <w:rsid w:val="00033161"/>
    <w:rsid w:val="00045047"/>
    <w:rsid w:val="00046398"/>
    <w:rsid w:val="0005120A"/>
    <w:rsid w:val="00082ECE"/>
    <w:rsid w:val="0009470F"/>
    <w:rsid w:val="00096E34"/>
    <w:rsid w:val="000A5F8B"/>
    <w:rsid w:val="000B233C"/>
    <w:rsid w:val="000C31DD"/>
    <w:rsid w:val="000E15B9"/>
    <w:rsid w:val="001011C4"/>
    <w:rsid w:val="00115CB0"/>
    <w:rsid w:val="001317D3"/>
    <w:rsid w:val="001369E6"/>
    <w:rsid w:val="00141292"/>
    <w:rsid w:val="001B6511"/>
    <w:rsid w:val="001D4F62"/>
    <w:rsid w:val="00201406"/>
    <w:rsid w:val="002055B7"/>
    <w:rsid w:val="00212B18"/>
    <w:rsid w:val="00226902"/>
    <w:rsid w:val="002346CC"/>
    <w:rsid w:val="00246037"/>
    <w:rsid w:val="002A3D86"/>
    <w:rsid w:val="002B5942"/>
    <w:rsid w:val="002C0C2A"/>
    <w:rsid w:val="002C6306"/>
    <w:rsid w:val="002D2CCF"/>
    <w:rsid w:val="002E1671"/>
    <w:rsid w:val="002F31FC"/>
    <w:rsid w:val="003037AB"/>
    <w:rsid w:val="003206BD"/>
    <w:rsid w:val="0032735E"/>
    <w:rsid w:val="003621D0"/>
    <w:rsid w:val="00362425"/>
    <w:rsid w:val="00385AF1"/>
    <w:rsid w:val="003A7E8A"/>
    <w:rsid w:val="003B128C"/>
    <w:rsid w:val="0041530E"/>
    <w:rsid w:val="00447591"/>
    <w:rsid w:val="00454191"/>
    <w:rsid w:val="00461E10"/>
    <w:rsid w:val="0046637E"/>
    <w:rsid w:val="00470D39"/>
    <w:rsid w:val="00492188"/>
    <w:rsid w:val="004944A3"/>
    <w:rsid w:val="004A3C3F"/>
    <w:rsid w:val="004D7CA1"/>
    <w:rsid w:val="004E64A9"/>
    <w:rsid w:val="004E6C65"/>
    <w:rsid w:val="004F3B9A"/>
    <w:rsid w:val="005020A9"/>
    <w:rsid w:val="00506B23"/>
    <w:rsid w:val="00533D06"/>
    <w:rsid w:val="00535538"/>
    <w:rsid w:val="00553D55"/>
    <w:rsid w:val="00567C0A"/>
    <w:rsid w:val="00591BA5"/>
    <w:rsid w:val="005B0D33"/>
    <w:rsid w:val="005B5736"/>
    <w:rsid w:val="005B57D6"/>
    <w:rsid w:val="005C4139"/>
    <w:rsid w:val="005D0519"/>
    <w:rsid w:val="005D4094"/>
    <w:rsid w:val="005E28B9"/>
    <w:rsid w:val="005E400E"/>
    <w:rsid w:val="005F08A6"/>
    <w:rsid w:val="005F485E"/>
    <w:rsid w:val="00613A94"/>
    <w:rsid w:val="00624343"/>
    <w:rsid w:val="00625F52"/>
    <w:rsid w:val="00641827"/>
    <w:rsid w:val="00661F67"/>
    <w:rsid w:val="006669FB"/>
    <w:rsid w:val="00686684"/>
    <w:rsid w:val="006925EB"/>
    <w:rsid w:val="006938D7"/>
    <w:rsid w:val="006A6AC6"/>
    <w:rsid w:val="006C508D"/>
    <w:rsid w:val="006D181D"/>
    <w:rsid w:val="006D30C1"/>
    <w:rsid w:val="006E3A11"/>
    <w:rsid w:val="006F03C8"/>
    <w:rsid w:val="006F74D0"/>
    <w:rsid w:val="007205BA"/>
    <w:rsid w:val="007321C9"/>
    <w:rsid w:val="00737E79"/>
    <w:rsid w:val="00753549"/>
    <w:rsid w:val="0077011A"/>
    <w:rsid w:val="00771381"/>
    <w:rsid w:val="00784CC7"/>
    <w:rsid w:val="007A084B"/>
    <w:rsid w:val="007A3F37"/>
    <w:rsid w:val="007A6222"/>
    <w:rsid w:val="007C13ED"/>
    <w:rsid w:val="007D2408"/>
    <w:rsid w:val="007D48E5"/>
    <w:rsid w:val="007D5BFC"/>
    <w:rsid w:val="00816F0B"/>
    <w:rsid w:val="0083686A"/>
    <w:rsid w:val="00840E89"/>
    <w:rsid w:val="0084551F"/>
    <w:rsid w:val="0087207B"/>
    <w:rsid w:val="00877333"/>
    <w:rsid w:val="00880A3A"/>
    <w:rsid w:val="00882E53"/>
    <w:rsid w:val="00894AD6"/>
    <w:rsid w:val="008B28CC"/>
    <w:rsid w:val="008B654B"/>
    <w:rsid w:val="008B736B"/>
    <w:rsid w:val="008D6F78"/>
    <w:rsid w:val="00931EE7"/>
    <w:rsid w:val="0095089F"/>
    <w:rsid w:val="009738AB"/>
    <w:rsid w:val="00976C71"/>
    <w:rsid w:val="00993B23"/>
    <w:rsid w:val="0099552E"/>
    <w:rsid w:val="009A7050"/>
    <w:rsid w:val="009C0C9A"/>
    <w:rsid w:val="009C6E10"/>
    <w:rsid w:val="009D4B98"/>
    <w:rsid w:val="009E03FD"/>
    <w:rsid w:val="009E27EA"/>
    <w:rsid w:val="009E4ED2"/>
    <w:rsid w:val="009F18D5"/>
    <w:rsid w:val="009F6627"/>
    <w:rsid w:val="00A04F5E"/>
    <w:rsid w:val="00A04F98"/>
    <w:rsid w:val="00A162E8"/>
    <w:rsid w:val="00A272C6"/>
    <w:rsid w:val="00A35C7D"/>
    <w:rsid w:val="00A476AC"/>
    <w:rsid w:val="00A550AD"/>
    <w:rsid w:val="00A72C52"/>
    <w:rsid w:val="00AC2A5A"/>
    <w:rsid w:val="00AD3A24"/>
    <w:rsid w:val="00AE3225"/>
    <w:rsid w:val="00B271CF"/>
    <w:rsid w:val="00B8799F"/>
    <w:rsid w:val="00BA015A"/>
    <w:rsid w:val="00BA4EB5"/>
    <w:rsid w:val="00BD0C8A"/>
    <w:rsid w:val="00BD72BE"/>
    <w:rsid w:val="00C258CE"/>
    <w:rsid w:val="00C36D06"/>
    <w:rsid w:val="00C565D7"/>
    <w:rsid w:val="00C658D2"/>
    <w:rsid w:val="00C72807"/>
    <w:rsid w:val="00C87DE2"/>
    <w:rsid w:val="00CD7D3A"/>
    <w:rsid w:val="00CE26A6"/>
    <w:rsid w:val="00CE3735"/>
    <w:rsid w:val="00D1132D"/>
    <w:rsid w:val="00D278A3"/>
    <w:rsid w:val="00D42858"/>
    <w:rsid w:val="00D52786"/>
    <w:rsid w:val="00D60A5A"/>
    <w:rsid w:val="00D64F76"/>
    <w:rsid w:val="00D9099F"/>
    <w:rsid w:val="00DB2B4C"/>
    <w:rsid w:val="00DB5BC0"/>
    <w:rsid w:val="00DD023C"/>
    <w:rsid w:val="00DD1DDD"/>
    <w:rsid w:val="00DE5233"/>
    <w:rsid w:val="00DE6CF2"/>
    <w:rsid w:val="00E11EEC"/>
    <w:rsid w:val="00E50E75"/>
    <w:rsid w:val="00E53363"/>
    <w:rsid w:val="00E56313"/>
    <w:rsid w:val="00E8055E"/>
    <w:rsid w:val="00EA673B"/>
    <w:rsid w:val="00EB0939"/>
    <w:rsid w:val="00EB6CF4"/>
    <w:rsid w:val="00EC4EA4"/>
    <w:rsid w:val="00ED1555"/>
    <w:rsid w:val="00F51306"/>
    <w:rsid w:val="00F52395"/>
    <w:rsid w:val="00F60077"/>
    <w:rsid w:val="00F7002B"/>
    <w:rsid w:val="00F82D4F"/>
    <w:rsid w:val="00F97DC3"/>
    <w:rsid w:val="00FB5313"/>
    <w:rsid w:val="00FD382E"/>
    <w:rsid w:val="00FE2F20"/>
    <w:rsid w:val="00FE6B38"/>
    <w:rsid w:val="00FF4E99"/>
    <w:rsid w:val="00FF52F4"/>
    <w:rsid w:val="00FF54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8F789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82E5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64F76"/>
    <w:pPr>
      <w:jc w:val="center"/>
    </w:pPr>
    <w:rPr>
      <w:rFonts w:ascii="Calibri" w:eastAsia="SimSun" w:hAnsi="Calibri" w:cs="Calibri"/>
    </w:rPr>
  </w:style>
  <w:style w:type="paragraph" w:customStyle="1" w:styleId="EndNoteBibliography">
    <w:name w:val="EndNote Bibliography"/>
    <w:basedOn w:val="Normal"/>
    <w:rsid w:val="00D64F76"/>
    <w:rPr>
      <w:rFonts w:ascii="Calibri" w:eastAsia="SimSun" w:hAnsi="Calibri" w:cs="Calibri"/>
    </w:rPr>
  </w:style>
  <w:style w:type="paragraph" w:styleId="ListParagraph">
    <w:name w:val="List Paragraph"/>
    <w:basedOn w:val="Normal"/>
    <w:uiPriority w:val="34"/>
    <w:qFormat/>
    <w:rsid w:val="00894AD6"/>
    <w:pPr>
      <w:ind w:firstLineChars="200" w:firstLine="420"/>
    </w:pPr>
    <w:rPr>
      <w:rFonts w:asciiTheme="minorHAnsi" w:eastAsia="SimSun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322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2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2978</Words>
  <Characters>16976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Lu Zhu</cp:lastModifiedBy>
  <cp:revision>3</cp:revision>
  <cp:lastPrinted>2017-06-04T20:31:00Z</cp:lastPrinted>
  <dcterms:created xsi:type="dcterms:W3CDTF">2022-05-19T04:20:00Z</dcterms:created>
  <dcterms:modified xsi:type="dcterms:W3CDTF">2022-07-11T02:55:00Z</dcterms:modified>
</cp:coreProperties>
</file>